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42B506D" w14:textId="77777777" w:rsidR="00A8393A" w:rsidRPr="007712E7" w:rsidRDefault="00E2573A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Student</w:t>
      </w:r>
    </w:p>
    <w:p w14:paraId="5CB91C12" w14:textId="77777777" w:rsidR="00A8393A" w:rsidRPr="007712E7" w:rsidRDefault="00E2573A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Professor</w:t>
      </w:r>
    </w:p>
    <w:p w14:paraId="4476BA67" w14:textId="77777777" w:rsidR="00A8393A" w:rsidRDefault="00E2573A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Class</w:t>
      </w:r>
    </w:p>
    <w:p w14:paraId="19D9CF6C" w14:textId="77777777" w:rsidR="00E732AD" w:rsidRDefault="00E2573A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y Month Year</w:t>
      </w:r>
    </w:p>
    <w:p w14:paraId="53F71915" w14:textId="77777777" w:rsidR="00A8393A" w:rsidRPr="00676ADE" w:rsidRDefault="00E2573A" w:rsidP="00676ADE">
      <w:pPr>
        <w:spacing w:after="0" w:line="480" w:lineRule="auto"/>
        <w:ind w:left="2880" w:firstLine="720"/>
        <w:rPr>
          <w:rFonts w:ascii="Times New Roman" w:hAnsi="Times New Roman" w:cs="Times New Roman"/>
          <w:b/>
          <w:sz w:val="24"/>
          <w:szCs w:val="24"/>
        </w:rPr>
      </w:pPr>
      <w:r w:rsidRPr="00676ADE">
        <w:rPr>
          <w:rFonts w:ascii="Times New Roman" w:hAnsi="Times New Roman" w:cs="Times New Roman"/>
          <w:b/>
          <w:sz w:val="24"/>
          <w:szCs w:val="24"/>
        </w:rPr>
        <w:t>Argumentation Essay</w:t>
      </w:r>
    </w:p>
    <w:p w14:paraId="498A12F8" w14:textId="77777777" w:rsidR="00A04636" w:rsidRDefault="00E2573A" w:rsidP="00BB1AB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Social media has connected the widespre</w:t>
      </w:r>
      <w:r w:rsidR="004E46F0">
        <w:rPr>
          <w:rFonts w:ascii="Times New Roman" w:hAnsi="Times New Roman" w:cs="Times New Roman"/>
          <w:sz w:val="24"/>
          <w:szCs w:val="24"/>
        </w:rPr>
        <w:t>ad gaps across the world and</w:t>
      </w:r>
      <w:r w:rsidR="00262902">
        <w:rPr>
          <w:rFonts w:ascii="Times New Roman" w:hAnsi="Times New Roman" w:cs="Times New Roman"/>
          <w:sz w:val="24"/>
          <w:szCs w:val="24"/>
        </w:rPr>
        <w:t xml:space="preserve"> </w:t>
      </w:r>
      <w:r w:rsidR="00535F5C">
        <w:rPr>
          <w:rFonts w:ascii="Times New Roman" w:hAnsi="Times New Roman" w:cs="Times New Roman"/>
          <w:sz w:val="24"/>
          <w:szCs w:val="24"/>
        </w:rPr>
        <w:t xml:space="preserve">is an explicit manifestation </w:t>
      </w:r>
      <w:r w:rsidR="001E2235">
        <w:rPr>
          <w:rFonts w:ascii="Times New Roman" w:hAnsi="Times New Roman" w:cs="Times New Roman"/>
          <w:sz w:val="24"/>
          <w:szCs w:val="24"/>
        </w:rPr>
        <w:t xml:space="preserve">of </w:t>
      </w:r>
      <w:r w:rsidR="004F2C49">
        <w:rPr>
          <w:rFonts w:ascii="Times New Roman" w:hAnsi="Times New Roman" w:cs="Times New Roman"/>
          <w:sz w:val="24"/>
          <w:szCs w:val="24"/>
        </w:rPr>
        <w:t xml:space="preserve">robust technological advancement. </w:t>
      </w:r>
      <w:r w:rsidR="00EF4C5E">
        <w:rPr>
          <w:rFonts w:ascii="Times New Roman" w:hAnsi="Times New Roman" w:cs="Times New Roman"/>
          <w:sz w:val="24"/>
          <w:szCs w:val="24"/>
        </w:rPr>
        <w:t>Various so</w:t>
      </w:r>
      <w:r w:rsidR="00440E6F">
        <w:rPr>
          <w:rFonts w:ascii="Times New Roman" w:hAnsi="Times New Roman" w:cs="Times New Roman"/>
          <w:sz w:val="24"/>
          <w:szCs w:val="24"/>
        </w:rPr>
        <w:t>cial networking platforms have assume</w:t>
      </w:r>
      <w:r w:rsidR="00EF4C5E">
        <w:rPr>
          <w:rFonts w:ascii="Times New Roman" w:hAnsi="Times New Roman" w:cs="Times New Roman"/>
          <w:sz w:val="24"/>
          <w:szCs w:val="24"/>
        </w:rPr>
        <w:t>d an instrumental role i</w:t>
      </w:r>
      <w:r w:rsidR="00440E6F">
        <w:rPr>
          <w:rFonts w:ascii="Times New Roman" w:hAnsi="Times New Roman" w:cs="Times New Roman"/>
          <w:sz w:val="24"/>
          <w:szCs w:val="24"/>
        </w:rPr>
        <w:t>n human lives, shaping the daily routine, utilizing</w:t>
      </w:r>
      <w:r w:rsidR="00FD6DDB">
        <w:rPr>
          <w:rFonts w:ascii="Times New Roman" w:hAnsi="Times New Roman" w:cs="Times New Roman"/>
          <w:sz w:val="24"/>
          <w:szCs w:val="24"/>
        </w:rPr>
        <w:t xml:space="preserve"> leisure time and harnessing the productivity in true letter and spirit</w:t>
      </w:r>
      <w:r w:rsidR="00F71B4E">
        <w:rPr>
          <w:rFonts w:ascii="Times New Roman" w:hAnsi="Times New Roman" w:cs="Times New Roman"/>
          <w:sz w:val="24"/>
          <w:szCs w:val="24"/>
        </w:rPr>
        <w:t xml:space="preserve">s. Meanwhile, a wide range of people defy the very existence of social media platforms like Twitter and term it an utter waste of precious time. </w:t>
      </w:r>
      <w:r w:rsidR="00093811">
        <w:rPr>
          <w:rFonts w:ascii="Times New Roman" w:hAnsi="Times New Roman" w:cs="Times New Roman"/>
          <w:sz w:val="24"/>
          <w:szCs w:val="24"/>
        </w:rPr>
        <w:t xml:space="preserve">It is critical to highlight Twitter is often overlooked by people while measuring the positive ramifications of social </w:t>
      </w:r>
      <w:r w:rsidR="00B849BF">
        <w:rPr>
          <w:rFonts w:ascii="Times New Roman" w:hAnsi="Times New Roman" w:cs="Times New Roman"/>
          <w:sz w:val="24"/>
          <w:szCs w:val="24"/>
        </w:rPr>
        <w:t>media</w:t>
      </w:r>
      <w:r w:rsidR="00093811">
        <w:rPr>
          <w:rFonts w:ascii="Times New Roman" w:hAnsi="Times New Roman" w:cs="Times New Roman"/>
          <w:sz w:val="24"/>
          <w:szCs w:val="24"/>
        </w:rPr>
        <w:t xml:space="preserve"> platforms.</w:t>
      </w:r>
      <w:r w:rsidR="004010AB">
        <w:rPr>
          <w:rFonts w:ascii="Times New Roman" w:hAnsi="Times New Roman" w:cs="Times New Roman"/>
          <w:sz w:val="24"/>
          <w:szCs w:val="24"/>
        </w:rPr>
        <w:t xml:space="preserve"> The need of the hour is establishing a rational argument supplemented with </w:t>
      </w:r>
      <w:r w:rsidR="00CA0C8E">
        <w:rPr>
          <w:rFonts w:ascii="Times New Roman" w:hAnsi="Times New Roman" w:cs="Times New Roman"/>
          <w:sz w:val="24"/>
          <w:szCs w:val="24"/>
        </w:rPr>
        <w:t>fundamental</w:t>
      </w:r>
      <w:r w:rsidR="00D049AC">
        <w:rPr>
          <w:rFonts w:ascii="Times New Roman" w:hAnsi="Times New Roman" w:cs="Times New Roman"/>
          <w:sz w:val="24"/>
          <w:szCs w:val="24"/>
        </w:rPr>
        <w:t xml:space="preserve"> </w:t>
      </w:r>
      <w:r w:rsidR="00597E72">
        <w:rPr>
          <w:rFonts w:ascii="Times New Roman" w:hAnsi="Times New Roman" w:cs="Times New Roman"/>
          <w:sz w:val="24"/>
          <w:szCs w:val="24"/>
        </w:rPr>
        <w:t>evidence to underpin the significance of Twitter.</w:t>
      </w:r>
      <w:r w:rsidR="00DA6F73">
        <w:rPr>
          <w:rFonts w:ascii="Times New Roman" w:hAnsi="Times New Roman" w:cs="Times New Roman"/>
          <w:sz w:val="24"/>
          <w:szCs w:val="24"/>
        </w:rPr>
        <w:t xml:space="preserve"> Irrefutably, Twitter manifests widespread</w:t>
      </w:r>
      <w:r w:rsidR="0048783D">
        <w:rPr>
          <w:rFonts w:ascii="Times New Roman" w:hAnsi="Times New Roman" w:cs="Times New Roman"/>
          <w:sz w:val="24"/>
          <w:szCs w:val="24"/>
        </w:rPr>
        <w:t xml:space="preserve"> </w:t>
      </w:r>
      <w:r w:rsidR="00604118">
        <w:rPr>
          <w:rFonts w:ascii="Times New Roman" w:hAnsi="Times New Roman" w:cs="Times New Roman"/>
          <w:sz w:val="24"/>
          <w:szCs w:val="24"/>
        </w:rPr>
        <w:t>bene</w:t>
      </w:r>
      <w:r w:rsidR="00671EF7">
        <w:rPr>
          <w:rFonts w:ascii="Times New Roman" w:hAnsi="Times New Roman" w:cs="Times New Roman"/>
          <w:sz w:val="24"/>
          <w:szCs w:val="24"/>
        </w:rPr>
        <w:t>fits as the profound access to c</w:t>
      </w:r>
      <w:r w:rsidR="00604118">
        <w:rPr>
          <w:rFonts w:ascii="Times New Roman" w:hAnsi="Times New Roman" w:cs="Times New Roman"/>
          <w:sz w:val="24"/>
          <w:szCs w:val="24"/>
        </w:rPr>
        <w:t xml:space="preserve">elebrity, </w:t>
      </w:r>
      <w:r w:rsidR="00FE38EB">
        <w:rPr>
          <w:rFonts w:ascii="Times New Roman" w:hAnsi="Times New Roman" w:cs="Times New Roman"/>
          <w:sz w:val="24"/>
          <w:szCs w:val="24"/>
        </w:rPr>
        <w:t>corporation contacts</w:t>
      </w:r>
      <w:r w:rsidR="00CF7437">
        <w:rPr>
          <w:rFonts w:ascii="Times New Roman" w:hAnsi="Times New Roman" w:cs="Times New Roman"/>
          <w:sz w:val="24"/>
          <w:szCs w:val="24"/>
        </w:rPr>
        <w:t xml:space="preserve"> and </w:t>
      </w:r>
      <w:r w:rsidR="006846DD">
        <w:rPr>
          <w:rFonts w:ascii="Times New Roman" w:hAnsi="Times New Roman" w:cs="Times New Roman"/>
          <w:sz w:val="24"/>
          <w:szCs w:val="24"/>
        </w:rPr>
        <w:t>several other elements which essentia</w:t>
      </w:r>
      <w:r w:rsidR="00E65D93">
        <w:rPr>
          <w:rFonts w:ascii="Times New Roman" w:hAnsi="Times New Roman" w:cs="Times New Roman"/>
          <w:sz w:val="24"/>
          <w:szCs w:val="24"/>
        </w:rPr>
        <w:t>lly nullify the argument of the</w:t>
      </w:r>
      <w:r>
        <w:rPr>
          <w:rFonts w:ascii="Times New Roman" w:hAnsi="Times New Roman" w:cs="Times New Roman"/>
          <w:sz w:val="24"/>
          <w:szCs w:val="24"/>
        </w:rPr>
        <w:t xml:space="preserve"> cynics. </w:t>
      </w:r>
    </w:p>
    <w:p w14:paraId="3EBA7949" w14:textId="4B91D31F" w:rsidR="0023333D" w:rsidRDefault="00E2573A" w:rsidP="00EF2C9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To begin</w:t>
      </w:r>
      <w:r w:rsidR="006F0816">
        <w:rPr>
          <w:rFonts w:ascii="Times New Roman" w:hAnsi="Times New Roman" w:cs="Times New Roman"/>
          <w:sz w:val="24"/>
          <w:szCs w:val="24"/>
        </w:rPr>
        <w:t xml:space="preserve">, Twitter began its venture as an </w:t>
      </w:r>
      <w:r w:rsidR="008858E3">
        <w:rPr>
          <w:rFonts w:ascii="Times New Roman" w:hAnsi="Times New Roman" w:cs="Times New Roman"/>
          <w:sz w:val="24"/>
          <w:szCs w:val="24"/>
        </w:rPr>
        <w:t>internal service for employees but entered the public domain in 2006.</w:t>
      </w:r>
      <w:r w:rsidR="003C25D4">
        <w:rPr>
          <w:rFonts w:ascii="Times New Roman" w:hAnsi="Times New Roman" w:cs="Times New Roman"/>
          <w:sz w:val="24"/>
          <w:szCs w:val="24"/>
        </w:rPr>
        <w:t xml:space="preserve"> In a matter of a few years, Twitter experienced immense success and its usage became pervasive.</w:t>
      </w:r>
      <w:r w:rsidR="00DE68B9">
        <w:rPr>
          <w:rFonts w:ascii="Times New Roman" w:hAnsi="Times New Roman" w:cs="Times New Roman"/>
          <w:sz w:val="24"/>
          <w:szCs w:val="24"/>
        </w:rPr>
        <w:t xml:space="preserve"> However, the number of users is still way less than the users of other</w:t>
      </w:r>
      <w:r w:rsidR="001A7C9A">
        <w:rPr>
          <w:rFonts w:ascii="Times New Roman" w:hAnsi="Times New Roman" w:cs="Times New Roman"/>
          <w:sz w:val="24"/>
          <w:szCs w:val="24"/>
        </w:rPr>
        <w:t xml:space="preserve"> platforms a</w:t>
      </w:r>
      <w:r w:rsidR="00DE68B9">
        <w:rPr>
          <w:rFonts w:ascii="Times New Roman" w:hAnsi="Times New Roman" w:cs="Times New Roman"/>
          <w:sz w:val="24"/>
          <w:szCs w:val="24"/>
        </w:rPr>
        <w:t>s Facebook.</w:t>
      </w:r>
      <w:r w:rsidR="004A4DBC">
        <w:rPr>
          <w:rFonts w:ascii="Times New Roman" w:hAnsi="Times New Roman" w:cs="Times New Roman"/>
          <w:sz w:val="24"/>
          <w:szCs w:val="24"/>
        </w:rPr>
        <w:t xml:space="preserve"> The wides</w:t>
      </w:r>
      <w:r w:rsidR="002C37C5">
        <w:rPr>
          <w:rFonts w:ascii="Times New Roman" w:hAnsi="Times New Roman" w:cs="Times New Roman"/>
          <w:sz w:val="24"/>
          <w:szCs w:val="24"/>
        </w:rPr>
        <w:t xml:space="preserve">pread perception of not being productive </w:t>
      </w:r>
      <w:r w:rsidR="00360F31">
        <w:rPr>
          <w:rFonts w:ascii="Times New Roman" w:hAnsi="Times New Roman" w:cs="Times New Roman"/>
          <w:sz w:val="24"/>
          <w:szCs w:val="24"/>
        </w:rPr>
        <w:t>has caused Twitter t</w:t>
      </w:r>
      <w:r w:rsidR="001A002F">
        <w:rPr>
          <w:rFonts w:ascii="Times New Roman" w:hAnsi="Times New Roman" w:cs="Times New Roman"/>
          <w:sz w:val="24"/>
          <w:szCs w:val="24"/>
        </w:rPr>
        <w:t>o face impediments to</w:t>
      </w:r>
      <w:r w:rsidR="00EE4462">
        <w:rPr>
          <w:rFonts w:ascii="Times New Roman" w:hAnsi="Times New Roman" w:cs="Times New Roman"/>
          <w:sz w:val="24"/>
          <w:szCs w:val="24"/>
        </w:rPr>
        <w:t xml:space="preserve"> </w:t>
      </w:r>
      <w:r w:rsidR="003F7B53">
        <w:rPr>
          <w:rFonts w:ascii="Times New Roman" w:hAnsi="Times New Roman" w:cs="Times New Roman"/>
          <w:sz w:val="24"/>
          <w:szCs w:val="24"/>
        </w:rPr>
        <w:t>gain momentum</w:t>
      </w:r>
      <w:r w:rsidR="00F45724">
        <w:rPr>
          <w:rFonts w:ascii="Times New Roman" w:hAnsi="Times New Roman" w:cs="Times New Roman"/>
          <w:sz w:val="24"/>
          <w:szCs w:val="24"/>
        </w:rPr>
        <w:fldChar w:fldCharType="begin"/>
      </w:r>
      <w:r w:rsidR="00F4572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V8xfRrJm","properties":{"formattedCitation":"(\\uc0\\u8220{}Tall Tweets \\uc0\\u8211{} Write Tweets Longer Than 280 Characters\\uc0\\u8221{})","plainCitation":"(“Tall Tweets – Write Tweets Longer Than 280 Characters”)","noteIndex":0},"citationItems":[{"id":31,"uris":["http://zotero.org/users/local/yvjivw9i/items/Q9N8S9UT"],"uri":["http://zotero.org/users/local/yvjivw9i/items/Q9N8S9UT"],"itemData":{"id":31,"type":"webpage","title":"Tall Tweets – Write Tweets Longer Than 280 Characters","container-title":"Digital Inspiration","abstract":"Tall Tweets 280 is a Twitter app that will help you write tweets that are longer than 280 characters. It can also also publisher longer tweets as images.","URL":"https://www.labnol.org/internet/tall-tweets/18068/","language":"en-US","issued":{"date-parts":[["2017",2,28]]},"accessed":{"date-parts":[["2019",4,24]]}}}],"schema":"https://github.com/citation-style-language/schema/raw/master/csl-citation.json"} </w:instrText>
      </w:r>
      <w:r w:rsidR="00F45724">
        <w:rPr>
          <w:rFonts w:ascii="Times New Roman" w:hAnsi="Times New Roman" w:cs="Times New Roman"/>
          <w:sz w:val="24"/>
          <w:szCs w:val="24"/>
        </w:rPr>
        <w:fldChar w:fldCharType="separate"/>
      </w:r>
      <w:r w:rsidR="00F45724" w:rsidRPr="00F45724">
        <w:rPr>
          <w:rFonts w:ascii="Times New Roman" w:hAnsi="Times New Roman" w:cs="Times New Roman"/>
          <w:sz w:val="24"/>
          <w:szCs w:val="24"/>
        </w:rPr>
        <w:t>(“Tall Tweets – Write Tweets Longer Than 280 Characters”)</w:t>
      </w:r>
      <w:r w:rsidR="00F45724">
        <w:rPr>
          <w:rFonts w:ascii="Times New Roman" w:hAnsi="Times New Roman" w:cs="Times New Roman"/>
          <w:sz w:val="24"/>
          <w:szCs w:val="24"/>
        </w:rPr>
        <w:fldChar w:fldCharType="end"/>
      </w:r>
      <w:r w:rsidR="003F7B53">
        <w:rPr>
          <w:rFonts w:ascii="Times New Roman" w:hAnsi="Times New Roman" w:cs="Times New Roman"/>
          <w:sz w:val="24"/>
          <w:szCs w:val="24"/>
        </w:rPr>
        <w:t>. However</w:t>
      </w:r>
      <w:r w:rsidR="009361DB">
        <w:rPr>
          <w:rFonts w:ascii="Times New Roman" w:hAnsi="Times New Roman" w:cs="Times New Roman"/>
          <w:sz w:val="24"/>
          <w:szCs w:val="24"/>
        </w:rPr>
        <w:t xml:space="preserve">, it never </w:t>
      </w:r>
      <w:r w:rsidR="008D6F8F">
        <w:rPr>
          <w:rFonts w:ascii="Times New Roman" w:hAnsi="Times New Roman" w:cs="Times New Roman"/>
          <w:sz w:val="24"/>
          <w:szCs w:val="24"/>
        </w:rPr>
        <w:t>implies Twitter has failed to provide ease, comfort and productivity.</w:t>
      </w:r>
      <w:r w:rsidR="00370E2F">
        <w:rPr>
          <w:rFonts w:ascii="Times New Roman" w:hAnsi="Times New Roman" w:cs="Times New Roman"/>
          <w:sz w:val="24"/>
          <w:szCs w:val="24"/>
        </w:rPr>
        <w:t xml:space="preserve"> </w:t>
      </w:r>
      <w:r w:rsidR="00F30B58">
        <w:rPr>
          <w:rFonts w:ascii="Times New Roman" w:hAnsi="Times New Roman" w:cs="Times New Roman"/>
          <w:sz w:val="24"/>
          <w:szCs w:val="24"/>
        </w:rPr>
        <w:t>The people who prefer not to use Twitter ought to be aware of the potential benefits of Twit</w:t>
      </w:r>
      <w:r w:rsidR="00521B5C">
        <w:rPr>
          <w:rFonts w:ascii="Times New Roman" w:hAnsi="Times New Roman" w:cs="Times New Roman"/>
          <w:sz w:val="24"/>
          <w:szCs w:val="24"/>
        </w:rPr>
        <w:t xml:space="preserve">ter and should not adhere </w:t>
      </w:r>
      <w:r w:rsidR="0059311D">
        <w:rPr>
          <w:rFonts w:ascii="Times New Roman" w:hAnsi="Times New Roman" w:cs="Times New Roman"/>
          <w:sz w:val="24"/>
          <w:szCs w:val="24"/>
        </w:rPr>
        <w:t>to the</w:t>
      </w:r>
      <w:r w:rsidR="008C3C88">
        <w:rPr>
          <w:rFonts w:ascii="Times New Roman" w:hAnsi="Times New Roman" w:cs="Times New Roman"/>
          <w:sz w:val="24"/>
          <w:szCs w:val="24"/>
        </w:rPr>
        <w:t xml:space="preserve"> </w:t>
      </w:r>
      <w:r w:rsidR="004678A9">
        <w:rPr>
          <w:rFonts w:ascii="Times New Roman" w:hAnsi="Times New Roman" w:cs="Times New Roman"/>
          <w:sz w:val="24"/>
          <w:szCs w:val="24"/>
        </w:rPr>
        <w:t>radical perception of the cynics</w:t>
      </w:r>
      <w:r w:rsidR="00FC5BA9">
        <w:rPr>
          <w:rFonts w:ascii="Times New Roman" w:hAnsi="Times New Roman" w:cs="Times New Roman"/>
          <w:sz w:val="24"/>
          <w:szCs w:val="24"/>
        </w:rPr>
        <w:t>.</w:t>
      </w:r>
      <w:r w:rsidR="00EF2C9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CDCA2E7" w14:textId="4FB0951B" w:rsidR="007F7122" w:rsidRDefault="00E2573A" w:rsidP="00EF2C9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  <w:t xml:space="preserve">Moreover, Twitter is a platform which </w:t>
      </w:r>
      <w:r w:rsidR="00111F33">
        <w:rPr>
          <w:rFonts w:ascii="Times New Roman" w:hAnsi="Times New Roman" w:cs="Times New Roman"/>
          <w:sz w:val="24"/>
          <w:szCs w:val="24"/>
        </w:rPr>
        <w:t xml:space="preserve">offers tremendous </w:t>
      </w:r>
      <w:r w:rsidR="00007BE6">
        <w:rPr>
          <w:rFonts w:ascii="Times New Roman" w:hAnsi="Times New Roman" w:cs="Times New Roman"/>
          <w:sz w:val="24"/>
          <w:szCs w:val="24"/>
        </w:rPr>
        <w:t xml:space="preserve">opportunities to </w:t>
      </w:r>
      <w:r w:rsidR="005959DA">
        <w:rPr>
          <w:rFonts w:ascii="Times New Roman" w:hAnsi="Times New Roman" w:cs="Times New Roman"/>
          <w:sz w:val="24"/>
          <w:szCs w:val="24"/>
        </w:rPr>
        <w:t>meet interesting people.</w:t>
      </w:r>
      <w:r w:rsidR="007D419C">
        <w:rPr>
          <w:rFonts w:ascii="Times New Roman" w:hAnsi="Times New Roman" w:cs="Times New Roman"/>
          <w:sz w:val="24"/>
          <w:szCs w:val="24"/>
        </w:rPr>
        <w:t xml:space="preserve"> Not every other person is blessed with the</w:t>
      </w:r>
      <w:r w:rsidR="003D1B01">
        <w:rPr>
          <w:rFonts w:ascii="Times New Roman" w:hAnsi="Times New Roman" w:cs="Times New Roman"/>
          <w:sz w:val="24"/>
          <w:szCs w:val="24"/>
        </w:rPr>
        <w:t xml:space="preserve"> privilege to be sur</w:t>
      </w:r>
      <w:r w:rsidR="00FE4F3B">
        <w:rPr>
          <w:rFonts w:ascii="Times New Roman" w:hAnsi="Times New Roman" w:cs="Times New Roman"/>
          <w:sz w:val="24"/>
          <w:szCs w:val="24"/>
        </w:rPr>
        <w:t>rounded by such people in life.</w:t>
      </w:r>
      <w:r w:rsidR="00165562">
        <w:rPr>
          <w:rFonts w:ascii="Times New Roman" w:hAnsi="Times New Roman" w:cs="Times New Roman"/>
          <w:sz w:val="24"/>
          <w:szCs w:val="24"/>
        </w:rPr>
        <w:t xml:space="preserve"> A critical appraisal of the </w:t>
      </w:r>
      <w:r w:rsidR="004D7EB3">
        <w:rPr>
          <w:rFonts w:ascii="Times New Roman" w:hAnsi="Times New Roman" w:cs="Times New Roman"/>
          <w:sz w:val="24"/>
          <w:szCs w:val="24"/>
        </w:rPr>
        <w:t xml:space="preserve">matter reveals people do not meet with family or friends on Twitter rather they came across people </w:t>
      </w:r>
      <w:r w:rsidR="00742E19">
        <w:rPr>
          <w:rFonts w:ascii="Times New Roman" w:hAnsi="Times New Roman" w:cs="Times New Roman"/>
          <w:sz w:val="24"/>
          <w:szCs w:val="24"/>
        </w:rPr>
        <w:t>with whom they potentially desire to communicate</w:t>
      </w:r>
      <w:r w:rsidR="00484AD5">
        <w:rPr>
          <w:rFonts w:ascii="Times New Roman" w:hAnsi="Times New Roman" w:cs="Times New Roman"/>
          <w:sz w:val="24"/>
          <w:szCs w:val="24"/>
        </w:rPr>
        <w:t>.</w:t>
      </w:r>
      <w:r w:rsidR="00CB2431">
        <w:rPr>
          <w:rFonts w:ascii="Times New Roman" w:hAnsi="Times New Roman" w:cs="Times New Roman"/>
          <w:sz w:val="24"/>
          <w:szCs w:val="24"/>
        </w:rPr>
        <w:t xml:space="preserve"> Every other person can be followed and likewise, he/she can follow others. Besides, Twitter has proved the worth by announcing </w:t>
      </w:r>
      <w:r w:rsidR="00264D68">
        <w:rPr>
          <w:rFonts w:ascii="Times New Roman" w:hAnsi="Times New Roman" w:cs="Times New Roman"/>
          <w:sz w:val="24"/>
          <w:szCs w:val="24"/>
        </w:rPr>
        <w:t>the breaking news</w:t>
      </w:r>
      <w:r w:rsidR="009E1B43">
        <w:rPr>
          <w:rFonts w:ascii="Times New Roman" w:hAnsi="Times New Roman" w:cs="Times New Roman"/>
          <w:sz w:val="24"/>
          <w:szCs w:val="24"/>
        </w:rPr>
        <w:t>.</w:t>
      </w:r>
      <w:r w:rsidR="005B3EB8">
        <w:rPr>
          <w:rFonts w:ascii="Times New Roman" w:hAnsi="Times New Roman" w:cs="Times New Roman"/>
          <w:sz w:val="24"/>
          <w:szCs w:val="24"/>
        </w:rPr>
        <w:t xml:space="preserve"> The simplicity</w:t>
      </w:r>
      <w:r w:rsidR="00C775B3">
        <w:rPr>
          <w:rFonts w:ascii="Times New Roman" w:hAnsi="Times New Roman" w:cs="Times New Roman"/>
          <w:sz w:val="24"/>
          <w:szCs w:val="24"/>
        </w:rPr>
        <w:t xml:space="preserve"> of the site indicates </w:t>
      </w:r>
      <w:r w:rsidR="00075EF5">
        <w:rPr>
          <w:rFonts w:ascii="Times New Roman" w:hAnsi="Times New Roman" w:cs="Times New Roman"/>
          <w:sz w:val="24"/>
          <w:szCs w:val="24"/>
        </w:rPr>
        <w:t xml:space="preserve">that it is a simple task to tweet about a certain </w:t>
      </w:r>
      <w:r w:rsidR="00D439E0">
        <w:rPr>
          <w:rFonts w:ascii="Times New Roman" w:hAnsi="Times New Roman" w:cs="Times New Roman"/>
          <w:sz w:val="24"/>
          <w:szCs w:val="24"/>
        </w:rPr>
        <w:t>thing.</w:t>
      </w:r>
      <w:r w:rsidR="00FA127D">
        <w:rPr>
          <w:rFonts w:ascii="Times New Roman" w:hAnsi="Times New Roman" w:cs="Times New Roman"/>
          <w:sz w:val="24"/>
          <w:szCs w:val="24"/>
        </w:rPr>
        <w:t xml:space="preserve"> </w:t>
      </w:r>
      <w:r w:rsidR="00404127">
        <w:rPr>
          <w:rFonts w:ascii="Times New Roman" w:hAnsi="Times New Roman" w:cs="Times New Roman"/>
          <w:sz w:val="24"/>
          <w:szCs w:val="24"/>
        </w:rPr>
        <w:t>Afterwards, the vigorou</w:t>
      </w:r>
      <w:r w:rsidR="00743898">
        <w:rPr>
          <w:rFonts w:ascii="Times New Roman" w:hAnsi="Times New Roman" w:cs="Times New Roman"/>
          <w:sz w:val="24"/>
          <w:szCs w:val="24"/>
        </w:rPr>
        <w:t>s process of retweets makes the</w:t>
      </w:r>
      <w:r w:rsidR="00981FF6">
        <w:rPr>
          <w:rFonts w:ascii="Times New Roman" w:hAnsi="Times New Roman" w:cs="Times New Roman"/>
          <w:sz w:val="24"/>
          <w:szCs w:val="24"/>
        </w:rPr>
        <w:t xml:space="preserve"> </w:t>
      </w:r>
      <w:r w:rsidR="00DD6741">
        <w:rPr>
          <w:rFonts w:ascii="Times New Roman" w:hAnsi="Times New Roman" w:cs="Times New Roman"/>
          <w:sz w:val="24"/>
          <w:szCs w:val="24"/>
        </w:rPr>
        <w:t>news spread like a wildfire.</w:t>
      </w:r>
      <w:r w:rsidR="0095336F">
        <w:rPr>
          <w:rFonts w:ascii="Times New Roman" w:hAnsi="Times New Roman" w:cs="Times New Roman"/>
          <w:sz w:val="24"/>
          <w:szCs w:val="24"/>
        </w:rPr>
        <w:t xml:space="preserve"> </w:t>
      </w:r>
      <w:r w:rsidR="00467023">
        <w:rPr>
          <w:rFonts w:ascii="Times New Roman" w:hAnsi="Times New Roman" w:cs="Times New Roman"/>
          <w:sz w:val="24"/>
          <w:szCs w:val="24"/>
        </w:rPr>
        <w:t>By harnessing this feature, Twitter has advanced to</w:t>
      </w:r>
      <w:r w:rsidR="00A52116">
        <w:rPr>
          <w:rFonts w:ascii="Times New Roman" w:hAnsi="Times New Roman" w:cs="Times New Roman"/>
          <w:sz w:val="24"/>
          <w:szCs w:val="24"/>
        </w:rPr>
        <w:t xml:space="preserve"> transcend the </w:t>
      </w:r>
      <w:r w:rsidR="0085520A">
        <w:rPr>
          <w:rFonts w:ascii="Times New Roman" w:hAnsi="Times New Roman" w:cs="Times New Roman"/>
          <w:sz w:val="24"/>
          <w:szCs w:val="24"/>
        </w:rPr>
        <w:t>tradi</w:t>
      </w:r>
      <w:r w:rsidR="00440F56">
        <w:rPr>
          <w:rFonts w:ascii="Times New Roman" w:hAnsi="Times New Roman" w:cs="Times New Roman"/>
          <w:sz w:val="24"/>
          <w:szCs w:val="24"/>
        </w:rPr>
        <w:t>tiona</w:t>
      </w:r>
      <w:r w:rsidR="00BF0D8F">
        <w:rPr>
          <w:rFonts w:ascii="Times New Roman" w:hAnsi="Times New Roman" w:cs="Times New Roman"/>
          <w:sz w:val="24"/>
          <w:szCs w:val="24"/>
        </w:rPr>
        <w:t>l</w:t>
      </w:r>
      <w:r w:rsidR="00440F56">
        <w:rPr>
          <w:rFonts w:ascii="Times New Roman" w:hAnsi="Times New Roman" w:cs="Times New Roman"/>
          <w:sz w:val="24"/>
          <w:szCs w:val="24"/>
        </w:rPr>
        <w:t xml:space="preserve"> platforms of breaking news</w:t>
      </w:r>
      <w:r w:rsidR="00F45724">
        <w:rPr>
          <w:rFonts w:ascii="Times New Roman" w:hAnsi="Times New Roman" w:cs="Times New Roman"/>
          <w:sz w:val="24"/>
          <w:szCs w:val="24"/>
        </w:rPr>
        <w:fldChar w:fldCharType="begin"/>
      </w:r>
      <w:r w:rsidR="00F4572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tuMWoY4n","properties":{"formattedCitation":"(review)","plainCitation":"(review)","noteIndex":0},"citationItems":[{"id":33,"uris":["http://zotero.org/users/local/yvjivw9i/items/9YNUD9SK"],"uri":["http://zotero.org/users/local/yvjivw9i/items/9YNUD9SK"],"itemData":{"id":33,"type":"webpage","title":"Benefits of Twitter for business","genre":"Collection; Text","abstract":"Understand the range of benefits Twitter can bring to your business, including marketing, research and customer service.","URL":"https://www.business.qld.gov.au/running-business/marketing-sales/marketing-promotion/online-marketing/twitter/benefits","language":"en-AU","author":[{"family":"review","given":"Under"}],"issued":{"date-parts":[["2012",6,21]]},"accessed":{"date-parts":[["2019",4,24]]}}}],"schema":"https://github.com/citation-style-language/schema/raw/master/csl-citation.json"} </w:instrText>
      </w:r>
      <w:r w:rsidR="00F45724">
        <w:rPr>
          <w:rFonts w:ascii="Times New Roman" w:hAnsi="Times New Roman" w:cs="Times New Roman"/>
          <w:sz w:val="24"/>
          <w:szCs w:val="24"/>
        </w:rPr>
        <w:fldChar w:fldCharType="separate"/>
      </w:r>
      <w:r w:rsidR="00F45724" w:rsidRPr="00F45724">
        <w:rPr>
          <w:rFonts w:ascii="Times New Roman" w:hAnsi="Times New Roman" w:cs="Times New Roman"/>
          <w:sz w:val="24"/>
        </w:rPr>
        <w:t>(review)</w:t>
      </w:r>
      <w:r w:rsidR="00F45724">
        <w:rPr>
          <w:rFonts w:ascii="Times New Roman" w:hAnsi="Times New Roman" w:cs="Times New Roman"/>
          <w:sz w:val="24"/>
          <w:szCs w:val="24"/>
        </w:rPr>
        <w:fldChar w:fldCharType="end"/>
      </w:r>
      <w:r w:rsidR="00440F56">
        <w:rPr>
          <w:rFonts w:ascii="Times New Roman" w:hAnsi="Times New Roman" w:cs="Times New Roman"/>
          <w:sz w:val="24"/>
          <w:szCs w:val="24"/>
        </w:rPr>
        <w:t>.</w:t>
      </w:r>
      <w:r w:rsidR="006E2773">
        <w:rPr>
          <w:rFonts w:ascii="Times New Roman" w:hAnsi="Times New Roman" w:cs="Times New Roman"/>
          <w:sz w:val="24"/>
          <w:szCs w:val="24"/>
        </w:rPr>
        <w:t xml:space="preserve"> </w:t>
      </w:r>
      <w:r w:rsidR="005A459C">
        <w:rPr>
          <w:rFonts w:ascii="Times New Roman" w:hAnsi="Times New Roman" w:cs="Times New Roman"/>
          <w:sz w:val="24"/>
          <w:szCs w:val="24"/>
        </w:rPr>
        <w:t>Such magnificent are the</w:t>
      </w:r>
      <w:r w:rsidR="00193717">
        <w:rPr>
          <w:rFonts w:ascii="Times New Roman" w:hAnsi="Times New Roman" w:cs="Times New Roman"/>
          <w:sz w:val="24"/>
          <w:szCs w:val="24"/>
        </w:rPr>
        <w:t xml:space="preserve"> </w:t>
      </w:r>
      <w:r w:rsidR="005A459C">
        <w:rPr>
          <w:rFonts w:ascii="Times New Roman" w:hAnsi="Times New Roman" w:cs="Times New Roman"/>
          <w:sz w:val="24"/>
          <w:szCs w:val="24"/>
        </w:rPr>
        <w:t>i</w:t>
      </w:r>
      <w:r w:rsidR="00193717">
        <w:rPr>
          <w:rFonts w:ascii="Times New Roman" w:hAnsi="Times New Roman" w:cs="Times New Roman"/>
          <w:sz w:val="24"/>
          <w:szCs w:val="24"/>
        </w:rPr>
        <w:t>m</w:t>
      </w:r>
      <w:r w:rsidR="005A459C">
        <w:rPr>
          <w:rFonts w:ascii="Times New Roman" w:hAnsi="Times New Roman" w:cs="Times New Roman"/>
          <w:sz w:val="24"/>
          <w:szCs w:val="24"/>
        </w:rPr>
        <w:t xml:space="preserve">plications of using Twitter in comparison to other social networking sites and thus ought not to be deemed a waste of time. </w:t>
      </w:r>
      <w:r w:rsidR="00BF0D8F">
        <w:rPr>
          <w:rFonts w:ascii="Times New Roman" w:hAnsi="Times New Roman" w:cs="Times New Roman"/>
          <w:sz w:val="24"/>
          <w:szCs w:val="24"/>
        </w:rPr>
        <w:t xml:space="preserve"> </w:t>
      </w:r>
      <w:r w:rsidR="00193717">
        <w:rPr>
          <w:rFonts w:ascii="Times New Roman" w:hAnsi="Times New Roman" w:cs="Times New Roman"/>
          <w:sz w:val="24"/>
          <w:szCs w:val="24"/>
        </w:rPr>
        <w:br/>
      </w:r>
      <w:r w:rsidR="00193717">
        <w:rPr>
          <w:rFonts w:ascii="Times New Roman" w:hAnsi="Times New Roman" w:cs="Times New Roman"/>
          <w:sz w:val="24"/>
          <w:szCs w:val="24"/>
        </w:rPr>
        <w:tab/>
        <w:t>In</w:t>
      </w:r>
      <w:r w:rsidR="00635908">
        <w:rPr>
          <w:rFonts w:ascii="Times New Roman" w:hAnsi="Times New Roman" w:cs="Times New Roman"/>
          <w:sz w:val="24"/>
          <w:szCs w:val="24"/>
        </w:rPr>
        <w:t xml:space="preserve"> addition</w:t>
      </w:r>
      <w:r w:rsidR="00F63B55">
        <w:rPr>
          <w:rFonts w:ascii="Times New Roman" w:hAnsi="Times New Roman" w:cs="Times New Roman"/>
          <w:sz w:val="24"/>
          <w:szCs w:val="24"/>
        </w:rPr>
        <w:t xml:space="preserve">, the persistent </w:t>
      </w:r>
      <w:r w:rsidR="005067F5">
        <w:rPr>
          <w:rFonts w:ascii="Times New Roman" w:hAnsi="Times New Roman" w:cs="Times New Roman"/>
          <w:sz w:val="24"/>
          <w:szCs w:val="24"/>
        </w:rPr>
        <w:t>trac</w:t>
      </w:r>
      <w:r w:rsidR="00107C38">
        <w:rPr>
          <w:rFonts w:ascii="Times New Roman" w:hAnsi="Times New Roman" w:cs="Times New Roman"/>
          <w:sz w:val="24"/>
          <w:szCs w:val="24"/>
        </w:rPr>
        <w:t>k</w:t>
      </w:r>
      <w:r w:rsidR="005067F5">
        <w:rPr>
          <w:rFonts w:ascii="Times New Roman" w:hAnsi="Times New Roman" w:cs="Times New Roman"/>
          <w:sz w:val="24"/>
          <w:szCs w:val="24"/>
        </w:rPr>
        <w:t xml:space="preserve">ing of </w:t>
      </w:r>
      <w:r w:rsidR="005548DF">
        <w:rPr>
          <w:rFonts w:ascii="Times New Roman" w:hAnsi="Times New Roman" w:cs="Times New Roman"/>
          <w:sz w:val="24"/>
          <w:szCs w:val="24"/>
        </w:rPr>
        <w:t xml:space="preserve">events </w:t>
      </w:r>
      <w:r w:rsidR="002044E7">
        <w:rPr>
          <w:rFonts w:ascii="Times New Roman" w:hAnsi="Times New Roman" w:cs="Times New Roman"/>
          <w:sz w:val="24"/>
          <w:szCs w:val="24"/>
        </w:rPr>
        <w:t xml:space="preserve">and online trends </w:t>
      </w:r>
      <w:r w:rsidR="005548DF">
        <w:rPr>
          <w:rFonts w:ascii="Times New Roman" w:hAnsi="Times New Roman" w:cs="Times New Roman"/>
          <w:sz w:val="24"/>
          <w:szCs w:val="24"/>
        </w:rPr>
        <w:t>is the o</w:t>
      </w:r>
      <w:r w:rsidR="00123AD5">
        <w:rPr>
          <w:rFonts w:ascii="Times New Roman" w:hAnsi="Times New Roman" w:cs="Times New Roman"/>
          <w:sz w:val="24"/>
          <w:szCs w:val="24"/>
        </w:rPr>
        <w:t>ther</w:t>
      </w:r>
      <w:r w:rsidR="00450D3C">
        <w:rPr>
          <w:rFonts w:ascii="Times New Roman" w:hAnsi="Times New Roman" w:cs="Times New Roman"/>
          <w:sz w:val="24"/>
          <w:szCs w:val="24"/>
        </w:rPr>
        <w:t xml:space="preserve"> </w:t>
      </w:r>
      <w:r w:rsidR="00567F1E">
        <w:rPr>
          <w:rFonts w:ascii="Times New Roman" w:hAnsi="Times New Roman" w:cs="Times New Roman"/>
          <w:sz w:val="24"/>
          <w:szCs w:val="24"/>
        </w:rPr>
        <w:t xml:space="preserve">potential advantage of using Twitter. If </w:t>
      </w:r>
      <w:r w:rsidR="009F2B6E">
        <w:rPr>
          <w:rFonts w:ascii="Times New Roman" w:hAnsi="Times New Roman" w:cs="Times New Roman"/>
          <w:sz w:val="24"/>
          <w:szCs w:val="24"/>
        </w:rPr>
        <w:t>the news is going viral</w:t>
      </w:r>
      <w:r w:rsidR="00B70970">
        <w:rPr>
          <w:rFonts w:ascii="Times New Roman" w:hAnsi="Times New Roman" w:cs="Times New Roman"/>
          <w:sz w:val="24"/>
          <w:szCs w:val="24"/>
        </w:rPr>
        <w:t xml:space="preserve"> on a platform as </w:t>
      </w:r>
      <w:r w:rsidR="00C76E14">
        <w:rPr>
          <w:rFonts w:ascii="Times New Roman" w:hAnsi="Times New Roman" w:cs="Times New Roman"/>
          <w:sz w:val="24"/>
          <w:szCs w:val="24"/>
        </w:rPr>
        <w:t>YouTube</w:t>
      </w:r>
      <w:r w:rsidR="00B70970">
        <w:rPr>
          <w:rFonts w:ascii="Times New Roman" w:hAnsi="Times New Roman" w:cs="Times New Roman"/>
          <w:sz w:val="24"/>
          <w:szCs w:val="24"/>
        </w:rPr>
        <w:t>, it</w:t>
      </w:r>
      <w:r w:rsidR="0093593C">
        <w:rPr>
          <w:rFonts w:ascii="Times New Roman" w:hAnsi="Times New Roman" w:cs="Times New Roman"/>
          <w:sz w:val="24"/>
          <w:szCs w:val="24"/>
        </w:rPr>
        <w:t xml:space="preserve"> will </w:t>
      </w:r>
      <w:r w:rsidR="00BF3FD5">
        <w:rPr>
          <w:rFonts w:ascii="Times New Roman" w:hAnsi="Times New Roman" w:cs="Times New Roman"/>
          <w:sz w:val="24"/>
          <w:szCs w:val="24"/>
        </w:rPr>
        <w:t>be shared on Twitter immensely.</w:t>
      </w:r>
      <w:r w:rsidR="009F1E33">
        <w:rPr>
          <w:rFonts w:ascii="Times New Roman" w:hAnsi="Times New Roman" w:cs="Times New Roman"/>
          <w:sz w:val="24"/>
          <w:szCs w:val="24"/>
        </w:rPr>
        <w:t xml:space="preserve"> </w:t>
      </w:r>
      <w:r w:rsidR="00926111">
        <w:rPr>
          <w:rFonts w:ascii="Times New Roman" w:hAnsi="Times New Roman" w:cs="Times New Roman"/>
          <w:sz w:val="24"/>
          <w:szCs w:val="24"/>
        </w:rPr>
        <w:t>Similar will</w:t>
      </w:r>
      <w:r w:rsidR="0060349E">
        <w:rPr>
          <w:rFonts w:ascii="Times New Roman" w:hAnsi="Times New Roman" w:cs="Times New Roman"/>
          <w:sz w:val="24"/>
          <w:szCs w:val="24"/>
        </w:rPr>
        <w:t xml:space="preserve"> be the case with a new meme which will be dominated by tweets.</w:t>
      </w:r>
      <w:r w:rsidR="00D510CD">
        <w:rPr>
          <w:rFonts w:ascii="Times New Roman" w:hAnsi="Times New Roman" w:cs="Times New Roman"/>
          <w:sz w:val="24"/>
          <w:szCs w:val="24"/>
        </w:rPr>
        <w:t xml:space="preserve"> </w:t>
      </w:r>
      <w:r w:rsidR="00DB3444">
        <w:rPr>
          <w:rFonts w:ascii="Times New Roman" w:hAnsi="Times New Roman" w:cs="Times New Roman"/>
          <w:sz w:val="24"/>
          <w:szCs w:val="24"/>
        </w:rPr>
        <w:t>Several excit</w:t>
      </w:r>
      <w:r w:rsidR="00E85011">
        <w:rPr>
          <w:rFonts w:ascii="Times New Roman" w:hAnsi="Times New Roman" w:cs="Times New Roman"/>
          <w:sz w:val="24"/>
          <w:szCs w:val="24"/>
        </w:rPr>
        <w:t>ing and interesting aspects are also inc</w:t>
      </w:r>
      <w:r w:rsidR="00E030A4">
        <w:rPr>
          <w:rFonts w:ascii="Times New Roman" w:hAnsi="Times New Roman" w:cs="Times New Roman"/>
          <w:sz w:val="24"/>
          <w:szCs w:val="24"/>
        </w:rPr>
        <w:t>orporated besides these elements.</w:t>
      </w:r>
      <w:r w:rsidR="00F407C2">
        <w:rPr>
          <w:rFonts w:ascii="Times New Roman" w:hAnsi="Times New Roman" w:cs="Times New Roman"/>
          <w:sz w:val="24"/>
          <w:szCs w:val="24"/>
        </w:rPr>
        <w:t xml:space="preserve"> For instance, </w:t>
      </w:r>
      <w:r w:rsidR="00DF3208">
        <w:rPr>
          <w:rFonts w:ascii="Times New Roman" w:hAnsi="Times New Roman" w:cs="Times New Roman"/>
          <w:sz w:val="24"/>
          <w:szCs w:val="24"/>
        </w:rPr>
        <w:t>if a</w:t>
      </w:r>
      <w:r w:rsidR="004712B0">
        <w:rPr>
          <w:rFonts w:ascii="Times New Roman" w:hAnsi="Times New Roman" w:cs="Times New Roman"/>
          <w:sz w:val="24"/>
          <w:szCs w:val="24"/>
        </w:rPr>
        <w:t xml:space="preserve"> </w:t>
      </w:r>
      <w:r w:rsidR="00F407C2">
        <w:rPr>
          <w:rFonts w:ascii="Times New Roman" w:hAnsi="Times New Roman" w:cs="Times New Roman"/>
          <w:sz w:val="24"/>
          <w:szCs w:val="24"/>
        </w:rPr>
        <w:t>celebrity is involved in potential misconduct</w:t>
      </w:r>
      <w:r w:rsidR="004712B0">
        <w:rPr>
          <w:rFonts w:ascii="Times New Roman" w:hAnsi="Times New Roman" w:cs="Times New Roman"/>
          <w:sz w:val="24"/>
          <w:szCs w:val="24"/>
        </w:rPr>
        <w:t xml:space="preserve"> and has managed to elude the mass media, Twitter will catch him. A video or an intriguing twee</w:t>
      </w:r>
      <w:r w:rsidR="00B83219">
        <w:rPr>
          <w:rFonts w:ascii="Times New Roman" w:hAnsi="Times New Roman" w:cs="Times New Roman"/>
          <w:sz w:val="24"/>
          <w:szCs w:val="24"/>
        </w:rPr>
        <w:t>t might be placed on Twitter to unleash the scandal.</w:t>
      </w:r>
      <w:r w:rsidR="0097053B">
        <w:rPr>
          <w:rFonts w:ascii="Times New Roman" w:hAnsi="Times New Roman" w:cs="Times New Roman"/>
          <w:sz w:val="24"/>
          <w:szCs w:val="24"/>
        </w:rPr>
        <w:t xml:space="preserve"> Furthermore,</w:t>
      </w:r>
      <w:r w:rsidR="002231B3">
        <w:rPr>
          <w:rFonts w:ascii="Times New Roman" w:hAnsi="Times New Roman" w:cs="Times New Roman"/>
          <w:sz w:val="24"/>
          <w:szCs w:val="24"/>
        </w:rPr>
        <w:t xml:space="preserve"> </w:t>
      </w:r>
      <w:r w:rsidR="00BD684D">
        <w:rPr>
          <w:rFonts w:ascii="Times New Roman" w:hAnsi="Times New Roman" w:cs="Times New Roman"/>
          <w:sz w:val="24"/>
          <w:szCs w:val="24"/>
        </w:rPr>
        <w:t>hashtags have become a prominent appearance even other social network</w:t>
      </w:r>
      <w:r w:rsidR="00CC50E7">
        <w:rPr>
          <w:rFonts w:ascii="Times New Roman" w:hAnsi="Times New Roman" w:cs="Times New Roman"/>
          <w:sz w:val="24"/>
          <w:szCs w:val="24"/>
        </w:rPr>
        <w:t xml:space="preserve">ing platforms </w:t>
      </w:r>
      <w:r w:rsidR="00C93A7F">
        <w:rPr>
          <w:rFonts w:ascii="Times New Roman" w:hAnsi="Times New Roman" w:cs="Times New Roman"/>
          <w:sz w:val="24"/>
          <w:szCs w:val="24"/>
        </w:rPr>
        <w:t>like Facebook</w:t>
      </w:r>
      <w:r w:rsidR="00A1086E">
        <w:rPr>
          <w:rFonts w:ascii="Times New Roman" w:hAnsi="Times New Roman" w:cs="Times New Roman"/>
          <w:sz w:val="24"/>
          <w:szCs w:val="24"/>
        </w:rPr>
        <w:t xml:space="preserve"> and Instagram</w:t>
      </w:r>
      <w:r w:rsidR="00F45724">
        <w:rPr>
          <w:rFonts w:ascii="Times New Roman" w:hAnsi="Times New Roman" w:cs="Times New Roman"/>
          <w:sz w:val="24"/>
          <w:szCs w:val="24"/>
        </w:rPr>
        <w:fldChar w:fldCharType="begin"/>
      </w:r>
      <w:r w:rsidR="00F4572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SObyT1kR","properties":{"formattedCitation":"(amulvenna)","plainCitation":"(amulvenna)","noteIndex":0},"citationItems":[{"id":35,"uris":["http://zotero.org/users/local/yvjivw9i/items/FFEHK62G"],"uri":["http://zotero.org/users/local/yvjivw9i/items/FFEHK62G"],"itemData":{"id":35,"type":"webpage","title":"Advantages and disadvantages of Twitter for business","container-title":"nibusinessinfo.co.uk","genre":"Text","abstract":"There are advantages and disadvantages for businesses using Twitter to reach their audience online, consider the benefits and challenges before you start","URL":"https://www.nibusinessinfo.co.uk/content/advantages-and-disadvantages-twitter-business","language":"en","author":[{"family":"amulvenna","given":""}],"issued":{"date-parts":[["2016",11,1]]},"accessed":{"date-parts":[["2019",4,24]]}}}],"schema":"https://github.com/citation-style-language/schema/raw/master/csl-citation.json"} </w:instrText>
      </w:r>
      <w:r w:rsidR="00F45724">
        <w:rPr>
          <w:rFonts w:ascii="Times New Roman" w:hAnsi="Times New Roman" w:cs="Times New Roman"/>
          <w:sz w:val="24"/>
          <w:szCs w:val="24"/>
        </w:rPr>
        <w:fldChar w:fldCharType="separate"/>
      </w:r>
      <w:r w:rsidR="00F45724" w:rsidRPr="00F45724">
        <w:rPr>
          <w:rFonts w:ascii="Times New Roman" w:hAnsi="Times New Roman" w:cs="Times New Roman"/>
          <w:sz w:val="24"/>
        </w:rPr>
        <w:t>(amulvenna)</w:t>
      </w:r>
      <w:r w:rsidR="00F45724">
        <w:rPr>
          <w:rFonts w:ascii="Times New Roman" w:hAnsi="Times New Roman" w:cs="Times New Roman"/>
          <w:sz w:val="24"/>
          <w:szCs w:val="24"/>
        </w:rPr>
        <w:fldChar w:fldCharType="end"/>
      </w:r>
      <w:r w:rsidR="00A1086E">
        <w:rPr>
          <w:rFonts w:ascii="Times New Roman" w:hAnsi="Times New Roman" w:cs="Times New Roman"/>
          <w:sz w:val="24"/>
          <w:szCs w:val="24"/>
        </w:rPr>
        <w:t>. These hashtags were essentially a manifestation of t</w:t>
      </w:r>
      <w:r w:rsidR="00227A7E">
        <w:rPr>
          <w:rFonts w:ascii="Times New Roman" w:hAnsi="Times New Roman" w:cs="Times New Roman"/>
          <w:sz w:val="24"/>
          <w:szCs w:val="24"/>
        </w:rPr>
        <w:t xml:space="preserve">he </w:t>
      </w:r>
      <w:r w:rsidR="003F2893">
        <w:rPr>
          <w:rFonts w:ascii="Times New Roman" w:hAnsi="Times New Roman" w:cs="Times New Roman"/>
          <w:sz w:val="24"/>
          <w:szCs w:val="24"/>
        </w:rPr>
        <w:t>tr</w:t>
      </w:r>
      <w:r w:rsidR="00227A7E">
        <w:rPr>
          <w:rFonts w:ascii="Times New Roman" w:hAnsi="Times New Roman" w:cs="Times New Roman"/>
          <w:sz w:val="24"/>
          <w:szCs w:val="24"/>
        </w:rPr>
        <w:t>e</w:t>
      </w:r>
      <w:r w:rsidR="003F2893">
        <w:rPr>
          <w:rFonts w:ascii="Times New Roman" w:hAnsi="Times New Roman" w:cs="Times New Roman"/>
          <w:sz w:val="24"/>
          <w:szCs w:val="24"/>
        </w:rPr>
        <w:t>nds introduced by Twitter.</w:t>
      </w:r>
      <w:r w:rsidR="00662209">
        <w:rPr>
          <w:rFonts w:ascii="Times New Roman" w:hAnsi="Times New Roman" w:cs="Times New Roman"/>
          <w:sz w:val="24"/>
          <w:szCs w:val="24"/>
        </w:rPr>
        <w:t xml:space="preserve"> </w:t>
      </w:r>
      <w:r w:rsidR="009F74BC">
        <w:rPr>
          <w:rFonts w:ascii="Times New Roman" w:hAnsi="Times New Roman" w:cs="Times New Roman"/>
          <w:sz w:val="24"/>
          <w:szCs w:val="24"/>
        </w:rPr>
        <w:t xml:space="preserve">Thus, all these instances are an </w:t>
      </w:r>
      <w:r w:rsidR="00FB2D4A">
        <w:rPr>
          <w:rFonts w:ascii="Times New Roman" w:hAnsi="Times New Roman" w:cs="Times New Roman"/>
          <w:sz w:val="24"/>
          <w:szCs w:val="24"/>
        </w:rPr>
        <w:t xml:space="preserve">explicit illustration of the widespread </w:t>
      </w:r>
      <w:r w:rsidR="002975E3">
        <w:rPr>
          <w:rFonts w:ascii="Times New Roman" w:hAnsi="Times New Roman" w:cs="Times New Roman"/>
          <w:sz w:val="24"/>
          <w:szCs w:val="24"/>
        </w:rPr>
        <w:t xml:space="preserve">ventures of flexibility, ease </w:t>
      </w:r>
      <w:r w:rsidR="00040C81">
        <w:rPr>
          <w:rFonts w:ascii="Times New Roman" w:hAnsi="Times New Roman" w:cs="Times New Roman"/>
          <w:sz w:val="24"/>
          <w:szCs w:val="24"/>
        </w:rPr>
        <w:t>and comfort offered</w:t>
      </w:r>
      <w:r w:rsidR="00734B45">
        <w:rPr>
          <w:rFonts w:ascii="Times New Roman" w:hAnsi="Times New Roman" w:cs="Times New Roman"/>
          <w:sz w:val="24"/>
          <w:szCs w:val="24"/>
        </w:rPr>
        <w:t xml:space="preserve"> by</w:t>
      </w:r>
      <w:r w:rsidR="00FD099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witter. </w:t>
      </w:r>
    </w:p>
    <w:p w14:paraId="38106C36" w14:textId="34A75A79" w:rsidR="00167960" w:rsidRDefault="00E2573A" w:rsidP="008E440A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Besides, one of the enticing features which are uniquely embedded in Twitter is the aspect o</w:t>
      </w:r>
      <w:r w:rsidR="00F7329B">
        <w:rPr>
          <w:rFonts w:ascii="Times New Roman" w:hAnsi="Times New Roman" w:cs="Times New Roman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 xml:space="preserve"> reaching out to celebrities.</w:t>
      </w:r>
      <w:r w:rsidR="008C493C">
        <w:rPr>
          <w:rFonts w:ascii="Times New Roman" w:hAnsi="Times New Roman" w:cs="Times New Roman"/>
          <w:sz w:val="24"/>
          <w:szCs w:val="24"/>
        </w:rPr>
        <w:t xml:space="preserve"> </w:t>
      </w:r>
      <w:r w:rsidR="0017792C">
        <w:rPr>
          <w:rFonts w:ascii="Times New Roman" w:hAnsi="Times New Roman" w:cs="Times New Roman"/>
          <w:sz w:val="24"/>
          <w:szCs w:val="24"/>
        </w:rPr>
        <w:t>Each celebrity adores the trends and features of Twitter a</w:t>
      </w:r>
      <w:r w:rsidR="000E5F0E">
        <w:rPr>
          <w:rFonts w:ascii="Times New Roman" w:hAnsi="Times New Roman" w:cs="Times New Roman"/>
          <w:sz w:val="24"/>
          <w:szCs w:val="24"/>
        </w:rPr>
        <w:t>nd ensu</w:t>
      </w:r>
      <w:r w:rsidR="00211E10">
        <w:rPr>
          <w:rFonts w:ascii="Times New Roman" w:hAnsi="Times New Roman" w:cs="Times New Roman"/>
          <w:sz w:val="24"/>
          <w:szCs w:val="24"/>
        </w:rPr>
        <w:t>res their dominant prese</w:t>
      </w:r>
      <w:r w:rsidR="00926A41">
        <w:rPr>
          <w:rFonts w:ascii="Times New Roman" w:hAnsi="Times New Roman" w:cs="Times New Roman"/>
          <w:sz w:val="24"/>
          <w:szCs w:val="24"/>
        </w:rPr>
        <w:t>nce</w:t>
      </w:r>
      <w:r w:rsidR="001A34BC">
        <w:rPr>
          <w:rFonts w:ascii="Times New Roman" w:hAnsi="Times New Roman" w:cs="Times New Roman"/>
          <w:sz w:val="24"/>
          <w:szCs w:val="24"/>
        </w:rPr>
        <w:t xml:space="preserve"> </w:t>
      </w:r>
      <w:r w:rsidR="00465FEF">
        <w:rPr>
          <w:rFonts w:ascii="Times New Roman" w:hAnsi="Times New Roman" w:cs="Times New Roman"/>
          <w:sz w:val="24"/>
          <w:szCs w:val="24"/>
        </w:rPr>
        <w:t>b</w:t>
      </w:r>
      <w:r w:rsidR="001A34BC">
        <w:rPr>
          <w:rFonts w:ascii="Times New Roman" w:hAnsi="Times New Roman" w:cs="Times New Roman"/>
          <w:sz w:val="24"/>
          <w:szCs w:val="24"/>
        </w:rPr>
        <w:t>y potential interaction with the fans</w:t>
      </w:r>
      <w:r w:rsidR="00011E76">
        <w:rPr>
          <w:rFonts w:ascii="Times New Roman" w:hAnsi="Times New Roman" w:cs="Times New Roman"/>
          <w:sz w:val="24"/>
          <w:szCs w:val="24"/>
        </w:rPr>
        <w:t>. I</w:t>
      </w:r>
      <w:r w:rsidR="005F15D3">
        <w:rPr>
          <w:rFonts w:ascii="Times New Roman" w:hAnsi="Times New Roman" w:cs="Times New Roman"/>
          <w:sz w:val="24"/>
          <w:szCs w:val="24"/>
        </w:rPr>
        <w:t>t is essent</w:t>
      </w:r>
      <w:r w:rsidR="00ED448E">
        <w:rPr>
          <w:rFonts w:ascii="Times New Roman" w:hAnsi="Times New Roman" w:cs="Times New Roman"/>
          <w:sz w:val="24"/>
          <w:szCs w:val="24"/>
        </w:rPr>
        <w:t>ial t</w:t>
      </w:r>
      <w:r w:rsidR="003A4447">
        <w:rPr>
          <w:rFonts w:ascii="Times New Roman" w:hAnsi="Times New Roman" w:cs="Times New Roman"/>
          <w:sz w:val="24"/>
          <w:szCs w:val="24"/>
        </w:rPr>
        <w:t>o highlight th</w:t>
      </w:r>
      <w:r w:rsidR="00684DEA">
        <w:rPr>
          <w:rFonts w:ascii="Times New Roman" w:hAnsi="Times New Roman" w:cs="Times New Roman"/>
          <w:sz w:val="24"/>
          <w:szCs w:val="24"/>
        </w:rPr>
        <w:t xml:space="preserve">e reason which causes celebrities to harness their presence on twitter immensely. </w:t>
      </w:r>
      <w:r w:rsidR="00E7287B">
        <w:rPr>
          <w:rFonts w:ascii="Times New Roman" w:hAnsi="Times New Roman" w:cs="Times New Roman"/>
          <w:sz w:val="24"/>
          <w:szCs w:val="24"/>
        </w:rPr>
        <w:t>They aim at promoting their</w:t>
      </w:r>
      <w:r w:rsidR="002D33F3">
        <w:rPr>
          <w:rFonts w:ascii="Times New Roman" w:hAnsi="Times New Roman" w:cs="Times New Roman"/>
          <w:sz w:val="24"/>
          <w:szCs w:val="24"/>
        </w:rPr>
        <w:t xml:space="preserve"> </w:t>
      </w:r>
      <w:r w:rsidR="00240150">
        <w:rPr>
          <w:rFonts w:ascii="Times New Roman" w:hAnsi="Times New Roman" w:cs="Times New Roman"/>
          <w:sz w:val="24"/>
          <w:szCs w:val="24"/>
        </w:rPr>
        <w:t>latest book, show, a movie on Twitter. In return, their fan base accumulates fans and the fans also get the</w:t>
      </w:r>
      <w:r w:rsidR="003755BF">
        <w:rPr>
          <w:rFonts w:ascii="Times New Roman" w:hAnsi="Times New Roman" w:cs="Times New Roman"/>
          <w:sz w:val="24"/>
          <w:szCs w:val="24"/>
        </w:rPr>
        <w:t xml:space="preserve"> opportunity to meet their celebrities </w:t>
      </w:r>
      <w:r w:rsidR="00B2103D">
        <w:rPr>
          <w:rFonts w:ascii="Times New Roman" w:hAnsi="Times New Roman" w:cs="Times New Roman"/>
          <w:sz w:val="24"/>
          <w:szCs w:val="24"/>
        </w:rPr>
        <w:t>on Twitter.</w:t>
      </w:r>
      <w:r w:rsidR="009162BA">
        <w:rPr>
          <w:rFonts w:ascii="Times New Roman" w:hAnsi="Times New Roman" w:cs="Times New Roman"/>
          <w:sz w:val="24"/>
          <w:szCs w:val="24"/>
        </w:rPr>
        <w:t xml:space="preserve"> The presence of a</w:t>
      </w:r>
      <w:r w:rsidR="00CB42E4">
        <w:rPr>
          <w:rFonts w:ascii="Times New Roman" w:hAnsi="Times New Roman" w:cs="Times New Roman"/>
          <w:sz w:val="24"/>
          <w:szCs w:val="24"/>
        </w:rPr>
        <w:t xml:space="preserve"> celebrity on twitter implies </w:t>
      </w:r>
      <w:r w:rsidR="00610028">
        <w:rPr>
          <w:rFonts w:ascii="Times New Roman" w:hAnsi="Times New Roman" w:cs="Times New Roman"/>
          <w:sz w:val="24"/>
          <w:szCs w:val="24"/>
        </w:rPr>
        <w:t>everyone</w:t>
      </w:r>
      <w:r w:rsidR="00BE32EF">
        <w:rPr>
          <w:rFonts w:ascii="Times New Roman" w:hAnsi="Times New Roman" w:cs="Times New Roman"/>
          <w:sz w:val="24"/>
          <w:szCs w:val="24"/>
        </w:rPr>
        <w:t xml:space="preserve"> can message him</w:t>
      </w:r>
      <w:r w:rsidR="007A4522">
        <w:rPr>
          <w:rFonts w:ascii="Times New Roman" w:hAnsi="Times New Roman" w:cs="Times New Roman"/>
          <w:sz w:val="24"/>
          <w:szCs w:val="24"/>
        </w:rPr>
        <w:t>.</w:t>
      </w:r>
      <w:r w:rsidR="00610028">
        <w:rPr>
          <w:rFonts w:ascii="Times New Roman" w:hAnsi="Times New Roman" w:cs="Times New Roman"/>
          <w:sz w:val="24"/>
          <w:szCs w:val="24"/>
        </w:rPr>
        <w:t xml:space="preserve"> </w:t>
      </w:r>
      <w:r w:rsidR="00272B9C">
        <w:rPr>
          <w:rFonts w:ascii="Times New Roman" w:hAnsi="Times New Roman" w:cs="Times New Roman"/>
          <w:sz w:val="24"/>
          <w:szCs w:val="24"/>
        </w:rPr>
        <w:t>I</w:t>
      </w:r>
      <w:r w:rsidR="007527F4">
        <w:rPr>
          <w:rFonts w:ascii="Times New Roman" w:hAnsi="Times New Roman" w:cs="Times New Roman"/>
          <w:sz w:val="24"/>
          <w:szCs w:val="24"/>
        </w:rPr>
        <w:t>n</w:t>
      </w:r>
      <w:r w:rsidR="00272B9C">
        <w:rPr>
          <w:rFonts w:ascii="Times New Roman" w:hAnsi="Times New Roman" w:cs="Times New Roman"/>
          <w:sz w:val="24"/>
          <w:szCs w:val="24"/>
        </w:rPr>
        <w:t xml:space="preserve"> </w:t>
      </w:r>
      <w:r w:rsidR="007527F4">
        <w:rPr>
          <w:rFonts w:ascii="Times New Roman" w:hAnsi="Times New Roman" w:cs="Times New Roman"/>
          <w:sz w:val="24"/>
          <w:szCs w:val="24"/>
        </w:rPr>
        <w:t>Facebook</w:t>
      </w:r>
      <w:r w:rsidR="00272B9C">
        <w:rPr>
          <w:rFonts w:ascii="Times New Roman" w:hAnsi="Times New Roman" w:cs="Times New Roman"/>
          <w:sz w:val="24"/>
          <w:szCs w:val="24"/>
        </w:rPr>
        <w:t xml:space="preserve"> or other social networking platforms, celebrities are pres</w:t>
      </w:r>
      <w:r w:rsidR="007527F4">
        <w:rPr>
          <w:rFonts w:ascii="Times New Roman" w:hAnsi="Times New Roman" w:cs="Times New Roman"/>
          <w:sz w:val="24"/>
          <w:szCs w:val="24"/>
        </w:rPr>
        <w:t>e</w:t>
      </w:r>
      <w:r w:rsidR="00272B9C">
        <w:rPr>
          <w:rFonts w:ascii="Times New Roman" w:hAnsi="Times New Roman" w:cs="Times New Roman"/>
          <w:sz w:val="24"/>
          <w:szCs w:val="24"/>
        </w:rPr>
        <w:t xml:space="preserve">nt but most of them are </w:t>
      </w:r>
      <w:r w:rsidR="00EB1EF3">
        <w:rPr>
          <w:rFonts w:ascii="Times New Roman" w:hAnsi="Times New Roman" w:cs="Times New Roman"/>
          <w:sz w:val="24"/>
          <w:szCs w:val="24"/>
        </w:rPr>
        <w:t xml:space="preserve">the </w:t>
      </w:r>
      <w:r w:rsidR="00272B9C">
        <w:rPr>
          <w:rFonts w:ascii="Times New Roman" w:hAnsi="Times New Roman" w:cs="Times New Roman"/>
          <w:sz w:val="24"/>
          <w:szCs w:val="24"/>
        </w:rPr>
        <w:t>fake</w:t>
      </w:r>
      <w:r w:rsidR="00B54BC5">
        <w:rPr>
          <w:rFonts w:ascii="Times New Roman" w:hAnsi="Times New Roman" w:cs="Times New Roman"/>
          <w:sz w:val="24"/>
          <w:szCs w:val="24"/>
        </w:rPr>
        <w:t xml:space="preserve"> accounts</w:t>
      </w:r>
      <w:r w:rsidR="00EB1EF3">
        <w:rPr>
          <w:rFonts w:ascii="Times New Roman" w:hAnsi="Times New Roman" w:cs="Times New Roman"/>
          <w:sz w:val="24"/>
          <w:szCs w:val="24"/>
        </w:rPr>
        <w:t xml:space="preserve"> and the real accounts prefer not to respond or interact with the </w:t>
      </w:r>
      <w:r w:rsidR="00103786">
        <w:rPr>
          <w:rFonts w:ascii="Times New Roman" w:hAnsi="Times New Roman" w:cs="Times New Roman"/>
          <w:sz w:val="24"/>
          <w:szCs w:val="24"/>
        </w:rPr>
        <w:t>Facebook</w:t>
      </w:r>
      <w:r w:rsidR="00EB1EF3">
        <w:rPr>
          <w:rFonts w:ascii="Times New Roman" w:hAnsi="Times New Roman" w:cs="Times New Roman"/>
          <w:sz w:val="24"/>
          <w:szCs w:val="24"/>
        </w:rPr>
        <w:t xml:space="preserve"> users.</w:t>
      </w:r>
      <w:r w:rsidR="00103786">
        <w:rPr>
          <w:rFonts w:ascii="Times New Roman" w:hAnsi="Times New Roman" w:cs="Times New Roman"/>
          <w:sz w:val="24"/>
          <w:szCs w:val="24"/>
        </w:rPr>
        <w:t xml:space="preserve"> </w:t>
      </w:r>
      <w:r w:rsidR="0095352E">
        <w:rPr>
          <w:rFonts w:ascii="Times New Roman" w:hAnsi="Times New Roman" w:cs="Times New Roman"/>
          <w:sz w:val="24"/>
          <w:szCs w:val="24"/>
        </w:rPr>
        <w:t>Irrefutably</w:t>
      </w:r>
      <w:r w:rsidR="00103786">
        <w:rPr>
          <w:rFonts w:ascii="Times New Roman" w:hAnsi="Times New Roman" w:cs="Times New Roman"/>
          <w:sz w:val="24"/>
          <w:szCs w:val="24"/>
        </w:rPr>
        <w:t xml:space="preserve">, Twitter accomplishes a </w:t>
      </w:r>
      <w:r w:rsidR="0095352E">
        <w:rPr>
          <w:rFonts w:ascii="Times New Roman" w:hAnsi="Times New Roman" w:cs="Times New Roman"/>
          <w:sz w:val="24"/>
          <w:szCs w:val="24"/>
        </w:rPr>
        <w:t>competitive</w:t>
      </w:r>
      <w:r w:rsidR="00E87183">
        <w:rPr>
          <w:rFonts w:ascii="Times New Roman" w:hAnsi="Times New Roman" w:cs="Times New Roman"/>
          <w:sz w:val="24"/>
          <w:szCs w:val="24"/>
        </w:rPr>
        <w:t xml:space="preserve"> edge in this case</w:t>
      </w:r>
      <w:r w:rsidR="0084455D">
        <w:rPr>
          <w:rFonts w:ascii="Times New Roman" w:hAnsi="Times New Roman" w:cs="Times New Roman"/>
          <w:sz w:val="24"/>
          <w:szCs w:val="24"/>
        </w:rPr>
        <w:t xml:space="preserve"> and thus its use is productive.</w:t>
      </w:r>
    </w:p>
    <w:p w14:paraId="3A0DE91E" w14:textId="7B7B9C9B" w:rsidR="008F782A" w:rsidRDefault="00E2573A" w:rsidP="003A444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346AA1">
        <w:rPr>
          <w:rFonts w:ascii="Times New Roman" w:hAnsi="Times New Roman" w:cs="Times New Roman"/>
          <w:sz w:val="24"/>
          <w:szCs w:val="24"/>
        </w:rPr>
        <w:t>Likewise, the specific word limit in a tw</w:t>
      </w:r>
      <w:r w:rsidR="00EF3E93">
        <w:rPr>
          <w:rFonts w:ascii="Times New Roman" w:hAnsi="Times New Roman" w:cs="Times New Roman"/>
          <w:sz w:val="24"/>
          <w:szCs w:val="24"/>
        </w:rPr>
        <w:t>eet makes Twi</w:t>
      </w:r>
      <w:r w:rsidR="00BB08AB">
        <w:rPr>
          <w:rFonts w:ascii="Times New Roman" w:hAnsi="Times New Roman" w:cs="Times New Roman"/>
          <w:sz w:val="24"/>
          <w:szCs w:val="24"/>
        </w:rPr>
        <w:t>tter stand out among other</w:t>
      </w:r>
      <w:r w:rsidR="00F716A5">
        <w:rPr>
          <w:rFonts w:ascii="Times New Roman" w:hAnsi="Times New Roman" w:cs="Times New Roman"/>
          <w:sz w:val="24"/>
          <w:szCs w:val="24"/>
        </w:rPr>
        <w:t xml:space="preserve"> </w:t>
      </w:r>
      <w:r w:rsidR="00750E23">
        <w:rPr>
          <w:rFonts w:ascii="Times New Roman" w:hAnsi="Times New Roman" w:cs="Times New Roman"/>
          <w:sz w:val="24"/>
          <w:szCs w:val="24"/>
        </w:rPr>
        <w:t>social networking platforms.</w:t>
      </w:r>
      <w:r w:rsidR="00D025A3">
        <w:rPr>
          <w:rFonts w:ascii="Times New Roman" w:hAnsi="Times New Roman" w:cs="Times New Roman"/>
          <w:sz w:val="24"/>
          <w:szCs w:val="24"/>
        </w:rPr>
        <w:t xml:space="preserve"> In the contemporary age, people possess a short span of attention because of j</w:t>
      </w:r>
      <w:r w:rsidR="006A6EB8">
        <w:rPr>
          <w:rFonts w:ascii="Times New Roman" w:hAnsi="Times New Roman" w:cs="Times New Roman"/>
          <w:sz w:val="24"/>
          <w:szCs w:val="24"/>
        </w:rPr>
        <w:t>umping fro</w:t>
      </w:r>
      <w:r w:rsidR="00D025A3">
        <w:rPr>
          <w:rFonts w:ascii="Times New Roman" w:hAnsi="Times New Roman" w:cs="Times New Roman"/>
          <w:sz w:val="24"/>
          <w:szCs w:val="24"/>
        </w:rPr>
        <w:t>m one sour</w:t>
      </w:r>
      <w:r w:rsidR="001C2916">
        <w:rPr>
          <w:rFonts w:ascii="Times New Roman" w:hAnsi="Times New Roman" w:cs="Times New Roman"/>
          <w:sz w:val="24"/>
          <w:szCs w:val="24"/>
        </w:rPr>
        <w:t>ce to other on the internet.</w:t>
      </w:r>
      <w:r w:rsidR="00BE5311">
        <w:rPr>
          <w:rFonts w:ascii="Times New Roman" w:hAnsi="Times New Roman" w:cs="Times New Roman"/>
          <w:sz w:val="24"/>
          <w:szCs w:val="24"/>
        </w:rPr>
        <w:t xml:space="preserve"> This caused the advent of the term TL;DR which states Too Long; Didn’t Read</w:t>
      </w:r>
      <w:r w:rsidR="00E14EFD">
        <w:rPr>
          <w:rFonts w:ascii="Times New Roman" w:hAnsi="Times New Roman" w:cs="Times New Roman"/>
          <w:sz w:val="24"/>
          <w:szCs w:val="24"/>
        </w:rPr>
        <w:t>. It has played a dominant role to ensure the su</w:t>
      </w:r>
      <w:r w:rsidR="000F0E9D">
        <w:rPr>
          <w:rFonts w:ascii="Times New Roman" w:hAnsi="Times New Roman" w:cs="Times New Roman"/>
          <w:sz w:val="24"/>
          <w:szCs w:val="24"/>
        </w:rPr>
        <w:t>c</w:t>
      </w:r>
      <w:r w:rsidR="001159AC">
        <w:rPr>
          <w:rFonts w:ascii="Times New Roman" w:hAnsi="Times New Roman" w:cs="Times New Roman"/>
          <w:sz w:val="24"/>
          <w:szCs w:val="24"/>
        </w:rPr>
        <w:t>cess and popularity of Twitter</w:t>
      </w:r>
      <w:r w:rsidR="006D230B">
        <w:rPr>
          <w:rFonts w:ascii="Times New Roman" w:hAnsi="Times New Roman" w:cs="Times New Roman"/>
          <w:sz w:val="24"/>
          <w:szCs w:val="24"/>
        </w:rPr>
        <w:t>.</w:t>
      </w:r>
      <w:r w:rsidR="008F358A">
        <w:rPr>
          <w:rFonts w:ascii="Times New Roman" w:hAnsi="Times New Roman" w:cs="Times New Roman"/>
          <w:sz w:val="24"/>
          <w:szCs w:val="24"/>
        </w:rPr>
        <w:t xml:space="preserve"> </w:t>
      </w:r>
      <w:r w:rsidR="000D6941">
        <w:rPr>
          <w:rFonts w:ascii="Times New Roman" w:hAnsi="Times New Roman" w:cs="Times New Roman"/>
          <w:sz w:val="24"/>
          <w:szCs w:val="24"/>
        </w:rPr>
        <w:t>The specific limit of words causes people to get to the point and</w:t>
      </w:r>
      <w:r w:rsidR="006511A7">
        <w:rPr>
          <w:rFonts w:ascii="Times New Roman" w:hAnsi="Times New Roman" w:cs="Times New Roman"/>
          <w:sz w:val="24"/>
          <w:szCs w:val="24"/>
        </w:rPr>
        <w:t xml:space="preserve"> avoid reading or writing irrelevant details in their tweets.</w:t>
      </w:r>
      <w:r w:rsidR="003E521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F3C42A5" w14:textId="77777777" w:rsidR="004D4915" w:rsidRDefault="00E2573A" w:rsidP="004D491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To conclude, the instance</w:t>
      </w:r>
      <w:r w:rsidR="00A1359F">
        <w:rPr>
          <w:rFonts w:ascii="Times New Roman" w:hAnsi="Times New Roman" w:cs="Times New Roman"/>
          <w:sz w:val="24"/>
          <w:szCs w:val="24"/>
        </w:rPr>
        <w:t xml:space="preserve">s </w:t>
      </w:r>
      <w:r>
        <w:rPr>
          <w:rFonts w:ascii="Times New Roman" w:hAnsi="Times New Roman" w:cs="Times New Roman"/>
          <w:sz w:val="24"/>
          <w:szCs w:val="24"/>
        </w:rPr>
        <w:t xml:space="preserve">highlighted above offer an explicit illustration of the </w:t>
      </w:r>
      <w:r w:rsidR="0020478F">
        <w:rPr>
          <w:rFonts w:ascii="Times New Roman" w:hAnsi="Times New Roman" w:cs="Times New Roman"/>
          <w:sz w:val="24"/>
          <w:szCs w:val="24"/>
        </w:rPr>
        <w:t xml:space="preserve">argument that Twitter </w:t>
      </w:r>
      <w:r w:rsidR="007A17CF">
        <w:rPr>
          <w:rFonts w:ascii="Times New Roman" w:hAnsi="Times New Roman" w:cs="Times New Roman"/>
          <w:sz w:val="24"/>
          <w:szCs w:val="24"/>
        </w:rPr>
        <w:t xml:space="preserve">manifests in productivity and </w:t>
      </w:r>
      <w:r w:rsidR="0020478F">
        <w:rPr>
          <w:rFonts w:ascii="Times New Roman" w:hAnsi="Times New Roman" w:cs="Times New Roman"/>
          <w:sz w:val="24"/>
          <w:szCs w:val="24"/>
        </w:rPr>
        <w:t xml:space="preserve">like other social networking platforms, </w:t>
      </w:r>
      <w:r w:rsidR="00741CB0">
        <w:rPr>
          <w:rFonts w:ascii="Times New Roman" w:hAnsi="Times New Roman" w:cs="Times New Roman"/>
          <w:sz w:val="24"/>
          <w:szCs w:val="24"/>
        </w:rPr>
        <w:t>it ought not to be d</w:t>
      </w:r>
      <w:r w:rsidR="00752425">
        <w:rPr>
          <w:rFonts w:ascii="Times New Roman" w:hAnsi="Times New Roman" w:cs="Times New Roman"/>
          <w:sz w:val="24"/>
          <w:szCs w:val="24"/>
        </w:rPr>
        <w:t>eem</w:t>
      </w:r>
      <w:r w:rsidR="00C729A9">
        <w:rPr>
          <w:rFonts w:ascii="Times New Roman" w:hAnsi="Times New Roman" w:cs="Times New Roman"/>
          <w:sz w:val="24"/>
          <w:szCs w:val="24"/>
        </w:rPr>
        <w:t>e</w:t>
      </w:r>
      <w:r w:rsidR="00752425">
        <w:rPr>
          <w:rFonts w:ascii="Times New Roman" w:hAnsi="Times New Roman" w:cs="Times New Roman"/>
          <w:sz w:val="24"/>
          <w:szCs w:val="24"/>
        </w:rPr>
        <w:t>d</w:t>
      </w:r>
      <w:r w:rsidR="00797CC3">
        <w:rPr>
          <w:rFonts w:ascii="Times New Roman" w:hAnsi="Times New Roman" w:cs="Times New Roman"/>
          <w:sz w:val="24"/>
          <w:szCs w:val="24"/>
        </w:rPr>
        <w:t xml:space="preserve"> a waste.</w:t>
      </w:r>
      <w:r>
        <w:rPr>
          <w:rFonts w:ascii="Times New Roman" w:hAnsi="Times New Roman" w:cs="Times New Roman"/>
          <w:sz w:val="24"/>
          <w:szCs w:val="24"/>
        </w:rPr>
        <w:t xml:space="preserve"> These aspects make Twitter unique and productive as it does not cause peo</w:t>
      </w:r>
      <w:r>
        <w:rPr>
          <w:rFonts w:ascii="Times New Roman" w:hAnsi="Times New Roman" w:cs="Times New Roman"/>
          <w:sz w:val="24"/>
          <w:szCs w:val="24"/>
        </w:rPr>
        <w:t>ple to waste their time by reading lengthy and irrelevant blog posts or stupid jokes.</w:t>
      </w:r>
    </w:p>
    <w:p w14:paraId="25FDED53" w14:textId="77777777" w:rsidR="00F45724" w:rsidRDefault="00E2573A" w:rsidP="00F45724">
      <w:pPr>
        <w:spacing w:after="0" w:line="480" w:lineRule="auto"/>
      </w:pPr>
      <w:r>
        <w:rPr>
          <w:rFonts w:ascii="Times New Roman" w:hAnsi="Times New Roman" w:cs="Times New Roman"/>
          <w:sz w:val="24"/>
          <w:szCs w:val="24"/>
        </w:rPr>
        <w:t xml:space="preserve"> Meeting with people and interacting with communities,</w:t>
      </w:r>
      <w:r w:rsidR="007B37FC">
        <w:rPr>
          <w:rFonts w:ascii="Times New Roman" w:hAnsi="Times New Roman" w:cs="Times New Roman"/>
          <w:sz w:val="24"/>
          <w:szCs w:val="24"/>
        </w:rPr>
        <w:t xml:space="preserve"> reading and writing tweets to the point and </w:t>
      </w:r>
      <w:r w:rsidR="003D425E">
        <w:rPr>
          <w:rFonts w:ascii="Times New Roman" w:hAnsi="Times New Roman" w:cs="Times New Roman"/>
          <w:sz w:val="24"/>
          <w:szCs w:val="24"/>
        </w:rPr>
        <w:t>being aware of the breaking news are the prominent benefits d</w:t>
      </w:r>
      <w:r w:rsidR="004D4915">
        <w:rPr>
          <w:rFonts w:ascii="Times New Roman" w:hAnsi="Times New Roman" w:cs="Times New Roman"/>
          <w:sz w:val="24"/>
          <w:szCs w:val="24"/>
        </w:rPr>
        <w:t>ispense to the users of Twitter.</w:t>
      </w:r>
    </w:p>
    <w:p w14:paraId="4FA828F3" w14:textId="77777777" w:rsidR="00F45724" w:rsidRDefault="00F45724" w:rsidP="00F45724">
      <w:pPr>
        <w:spacing w:after="0" w:line="480" w:lineRule="auto"/>
      </w:pPr>
      <w:bookmarkStart w:id="0" w:name="_GoBack"/>
      <w:bookmarkEnd w:id="0"/>
    </w:p>
    <w:p w14:paraId="0137DA5B" w14:textId="77777777" w:rsidR="00F45724" w:rsidRDefault="00F45724" w:rsidP="00F45724">
      <w:pPr>
        <w:spacing w:after="0" w:line="480" w:lineRule="auto"/>
      </w:pPr>
    </w:p>
    <w:p w14:paraId="1248BA30" w14:textId="198648EB" w:rsidR="004B59D5" w:rsidRPr="00F45724" w:rsidRDefault="00E2573A" w:rsidP="00F45724">
      <w:pPr>
        <w:spacing w:after="0" w:line="480" w:lineRule="auto"/>
        <w:ind w:left="3600" w:firstLine="720"/>
      </w:pPr>
      <w:r>
        <w:rPr>
          <w:rFonts w:ascii="Times New Roman" w:hAnsi="Times New Roman" w:cs="Times New Roman"/>
          <w:sz w:val="24"/>
          <w:szCs w:val="24"/>
        </w:rPr>
        <w:lastRenderedPageBreak/>
        <w:t>Works Cited</w:t>
      </w:r>
    </w:p>
    <w:p w14:paraId="2E1E26F9" w14:textId="77777777" w:rsidR="00F45724" w:rsidRPr="00F45724" w:rsidRDefault="00E2573A" w:rsidP="00F45724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45724">
        <w:rPr>
          <w:rFonts w:ascii="Times New Roman" w:hAnsi="Times New Roman" w:cs="Times New Roman"/>
          <w:sz w:val="24"/>
        </w:rPr>
        <w:t xml:space="preserve">amulvenna. “Advantages and Disadvantages of Twitter for Business.” </w:t>
      </w:r>
      <w:r w:rsidRPr="00F45724">
        <w:rPr>
          <w:rFonts w:ascii="Times New Roman" w:hAnsi="Times New Roman" w:cs="Times New Roman"/>
          <w:i/>
          <w:iCs/>
          <w:sz w:val="24"/>
        </w:rPr>
        <w:t>Nibusinessinfo.Co.Uk</w:t>
      </w:r>
      <w:r w:rsidRPr="00F45724">
        <w:rPr>
          <w:rFonts w:ascii="Times New Roman" w:hAnsi="Times New Roman" w:cs="Times New Roman"/>
          <w:sz w:val="24"/>
        </w:rPr>
        <w:t xml:space="preserve">, 1 Nov. 2016, </w:t>
      </w:r>
      <w:r w:rsidRPr="00F45724">
        <w:rPr>
          <w:rFonts w:ascii="Times New Roman" w:hAnsi="Times New Roman" w:cs="Times New Roman"/>
          <w:sz w:val="24"/>
        </w:rPr>
        <w:t>https://www.nibusinessinfo.co.uk/content/advantages-and-disadvantages-twitter-business.</w:t>
      </w:r>
    </w:p>
    <w:p w14:paraId="55C9DBBF" w14:textId="77777777" w:rsidR="00F45724" w:rsidRPr="00F45724" w:rsidRDefault="00E2573A" w:rsidP="00F45724">
      <w:pPr>
        <w:pStyle w:val="Bibliography"/>
        <w:rPr>
          <w:rFonts w:ascii="Times New Roman" w:hAnsi="Times New Roman" w:cs="Times New Roman"/>
          <w:sz w:val="24"/>
        </w:rPr>
      </w:pPr>
      <w:r w:rsidRPr="00F45724">
        <w:rPr>
          <w:rFonts w:ascii="Times New Roman" w:hAnsi="Times New Roman" w:cs="Times New Roman"/>
          <w:sz w:val="24"/>
        </w:rPr>
        <w:t xml:space="preserve">review, Under. </w:t>
      </w:r>
      <w:r w:rsidRPr="00F45724">
        <w:rPr>
          <w:rFonts w:ascii="Times New Roman" w:hAnsi="Times New Roman" w:cs="Times New Roman"/>
          <w:i/>
          <w:iCs/>
          <w:sz w:val="24"/>
        </w:rPr>
        <w:t>Benefits of Twitter for Business</w:t>
      </w:r>
      <w:r w:rsidRPr="00F45724">
        <w:rPr>
          <w:rFonts w:ascii="Times New Roman" w:hAnsi="Times New Roman" w:cs="Times New Roman"/>
          <w:sz w:val="24"/>
        </w:rPr>
        <w:t xml:space="preserve">. 21 June 2012, </w:t>
      </w:r>
      <w:r w:rsidRPr="00F45724">
        <w:rPr>
          <w:rFonts w:ascii="Times New Roman" w:hAnsi="Times New Roman" w:cs="Times New Roman"/>
          <w:sz w:val="24"/>
        </w:rPr>
        <w:t>https://www.business.qld.gov.au/running-business/marketing-sales/marketing-promotion/online-marketing/twitter/benefits.</w:t>
      </w:r>
    </w:p>
    <w:p w14:paraId="3C001E8E" w14:textId="77777777" w:rsidR="00F45724" w:rsidRPr="00F45724" w:rsidRDefault="00E2573A" w:rsidP="00F45724">
      <w:pPr>
        <w:pStyle w:val="Bibliography"/>
        <w:rPr>
          <w:rFonts w:ascii="Times New Roman" w:hAnsi="Times New Roman" w:cs="Times New Roman"/>
          <w:sz w:val="24"/>
        </w:rPr>
      </w:pPr>
      <w:r w:rsidRPr="00F45724">
        <w:rPr>
          <w:rFonts w:ascii="Times New Roman" w:hAnsi="Times New Roman" w:cs="Times New Roman"/>
          <w:sz w:val="24"/>
        </w:rPr>
        <w:t xml:space="preserve">“Tall Tweets – Write Tweets Longer Than 280 Characters.” </w:t>
      </w:r>
      <w:r w:rsidRPr="00F45724">
        <w:rPr>
          <w:rFonts w:ascii="Times New Roman" w:hAnsi="Times New Roman" w:cs="Times New Roman"/>
          <w:i/>
          <w:iCs/>
          <w:sz w:val="24"/>
        </w:rPr>
        <w:t>Digital Inspiration</w:t>
      </w:r>
      <w:r w:rsidRPr="00F45724">
        <w:rPr>
          <w:rFonts w:ascii="Times New Roman" w:hAnsi="Times New Roman" w:cs="Times New Roman"/>
          <w:sz w:val="24"/>
        </w:rPr>
        <w:t>, 28 Feb. 2017, https://www.labnol.org/internet/tall-tweets/</w:t>
      </w:r>
      <w:r w:rsidRPr="00F45724">
        <w:rPr>
          <w:rFonts w:ascii="Times New Roman" w:hAnsi="Times New Roman" w:cs="Times New Roman"/>
          <w:sz w:val="24"/>
        </w:rPr>
        <w:t>18068/.</w:t>
      </w:r>
    </w:p>
    <w:p w14:paraId="0B1B72DF" w14:textId="1B2B17D5" w:rsidR="004B59D5" w:rsidRPr="00A8393A" w:rsidRDefault="00E2573A" w:rsidP="009A1AE9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B59D5" w:rsidRPr="00A8393A" w:rsidSect="00A8393A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5016473" w14:textId="77777777" w:rsidR="00E2573A" w:rsidRDefault="00E2573A">
      <w:pPr>
        <w:spacing w:after="0" w:line="240" w:lineRule="auto"/>
      </w:pPr>
      <w:r>
        <w:separator/>
      </w:r>
    </w:p>
  </w:endnote>
  <w:endnote w:type="continuationSeparator" w:id="0">
    <w:p w14:paraId="1C274F11" w14:textId="77777777" w:rsidR="00E2573A" w:rsidRDefault="00E257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C758F9C" w14:textId="77777777" w:rsidR="00E2573A" w:rsidRDefault="00E2573A">
      <w:pPr>
        <w:spacing w:after="0" w:line="240" w:lineRule="auto"/>
      </w:pPr>
      <w:r>
        <w:separator/>
      </w:r>
    </w:p>
  </w:footnote>
  <w:footnote w:type="continuationSeparator" w:id="0">
    <w:p w14:paraId="181416D0" w14:textId="77777777" w:rsidR="00E2573A" w:rsidRDefault="00E2573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 w:cs="Times New Roman"/>
        <w:sz w:val="24"/>
        <w:szCs w:val="24"/>
      </w:rPr>
      <w:id w:val="85037848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A61D8F3" w14:textId="77777777" w:rsidR="00A8393A" w:rsidRPr="00A8393A" w:rsidRDefault="00E2573A" w:rsidP="00A8393A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</w:rPr>
          <w:t>Last name</w:t>
        </w:r>
        <w:r w:rsidRPr="00A8393A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8393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8D57EA" w:rsidRPr="00A8393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E440A">
          <w:rPr>
            <w:rFonts w:ascii="Times New Roman" w:hAnsi="Times New Roman" w:cs="Times New Roman"/>
            <w:noProof/>
            <w:sz w:val="24"/>
            <w:szCs w:val="24"/>
          </w:rPr>
          <w:t>4</w:t>
        </w:r>
        <w:r w:rsidR="008D57EA" w:rsidRPr="00A8393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8393A"/>
    <w:rsid w:val="00000A7E"/>
    <w:rsid w:val="00004668"/>
    <w:rsid w:val="00007BE6"/>
    <w:rsid w:val="00011E76"/>
    <w:rsid w:val="000206DE"/>
    <w:rsid w:val="000224B7"/>
    <w:rsid w:val="0002749C"/>
    <w:rsid w:val="00030B6B"/>
    <w:rsid w:val="000363A9"/>
    <w:rsid w:val="00040C81"/>
    <w:rsid w:val="00050816"/>
    <w:rsid w:val="00051C59"/>
    <w:rsid w:val="0006067B"/>
    <w:rsid w:val="00063D1F"/>
    <w:rsid w:val="00070A4D"/>
    <w:rsid w:val="00074174"/>
    <w:rsid w:val="00075EF5"/>
    <w:rsid w:val="0008048E"/>
    <w:rsid w:val="000868FE"/>
    <w:rsid w:val="00091CF3"/>
    <w:rsid w:val="00093811"/>
    <w:rsid w:val="000A2BE5"/>
    <w:rsid w:val="000B330E"/>
    <w:rsid w:val="000B6F9C"/>
    <w:rsid w:val="000B7FB2"/>
    <w:rsid w:val="000C72E7"/>
    <w:rsid w:val="000D3E2F"/>
    <w:rsid w:val="000D4084"/>
    <w:rsid w:val="000D6941"/>
    <w:rsid w:val="000E12A6"/>
    <w:rsid w:val="000E132D"/>
    <w:rsid w:val="000E5F0E"/>
    <w:rsid w:val="000E7E39"/>
    <w:rsid w:val="000F0E9D"/>
    <w:rsid w:val="000F5B2A"/>
    <w:rsid w:val="000F6B6D"/>
    <w:rsid w:val="000F71B8"/>
    <w:rsid w:val="00103786"/>
    <w:rsid w:val="00107C38"/>
    <w:rsid w:val="00111F33"/>
    <w:rsid w:val="00114D40"/>
    <w:rsid w:val="001159AC"/>
    <w:rsid w:val="0012356D"/>
    <w:rsid w:val="00123AD5"/>
    <w:rsid w:val="00136C2E"/>
    <w:rsid w:val="00140F69"/>
    <w:rsid w:val="0014194E"/>
    <w:rsid w:val="001423B3"/>
    <w:rsid w:val="00146041"/>
    <w:rsid w:val="00154DA5"/>
    <w:rsid w:val="001577AB"/>
    <w:rsid w:val="00162573"/>
    <w:rsid w:val="001647FD"/>
    <w:rsid w:val="00165562"/>
    <w:rsid w:val="00167960"/>
    <w:rsid w:val="00176F2E"/>
    <w:rsid w:val="0017792C"/>
    <w:rsid w:val="00181D35"/>
    <w:rsid w:val="00193717"/>
    <w:rsid w:val="00194D14"/>
    <w:rsid w:val="0019607C"/>
    <w:rsid w:val="00197FEF"/>
    <w:rsid w:val="001A002F"/>
    <w:rsid w:val="001A0533"/>
    <w:rsid w:val="001A16E6"/>
    <w:rsid w:val="001A34BC"/>
    <w:rsid w:val="001A3700"/>
    <w:rsid w:val="001A53C4"/>
    <w:rsid w:val="001A5536"/>
    <w:rsid w:val="001A7C9A"/>
    <w:rsid w:val="001C2740"/>
    <w:rsid w:val="001C2916"/>
    <w:rsid w:val="001D69D9"/>
    <w:rsid w:val="001D71E5"/>
    <w:rsid w:val="001D75DC"/>
    <w:rsid w:val="001E1B3B"/>
    <w:rsid w:val="001E2235"/>
    <w:rsid w:val="001E50D5"/>
    <w:rsid w:val="001F37A0"/>
    <w:rsid w:val="002044E7"/>
    <w:rsid w:val="0020478F"/>
    <w:rsid w:val="00211E10"/>
    <w:rsid w:val="002128DC"/>
    <w:rsid w:val="0021496E"/>
    <w:rsid w:val="00214D1F"/>
    <w:rsid w:val="0021564C"/>
    <w:rsid w:val="00223159"/>
    <w:rsid w:val="002231B3"/>
    <w:rsid w:val="00227A7E"/>
    <w:rsid w:val="002324B1"/>
    <w:rsid w:val="0023333D"/>
    <w:rsid w:val="00235D61"/>
    <w:rsid w:val="00240150"/>
    <w:rsid w:val="002446B3"/>
    <w:rsid w:val="00247DD8"/>
    <w:rsid w:val="00253D2B"/>
    <w:rsid w:val="00262283"/>
    <w:rsid w:val="00262902"/>
    <w:rsid w:val="00264D68"/>
    <w:rsid w:val="00265B2A"/>
    <w:rsid w:val="002662C8"/>
    <w:rsid w:val="00267B76"/>
    <w:rsid w:val="0027162B"/>
    <w:rsid w:val="00272934"/>
    <w:rsid w:val="00272B9C"/>
    <w:rsid w:val="002740FD"/>
    <w:rsid w:val="002835A5"/>
    <w:rsid w:val="00283AB1"/>
    <w:rsid w:val="00287C80"/>
    <w:rsid w:val="00292521"/>
    <w:rsid w:val="002975E3"/>
    <w:rsid w:val="002A3CF4"/>
    <w:rsid w:val="002A6446"/>
    <w:rsid w:val="002B11E1"/>
    <w:rsid w:val="002C37C5"/>
    <w:rsid w:val="002C5D64"/>
    <w:rsid w:val="002D3060"/>
    <w:rsid w:val="002D33F3"/>
    <w:rsid w:val="002D3DE5"/>
    <w:rsid w:val="002D65CE"/>
    <w:rsid w:val="002D6B1A"/>
    <w:rsid w:val="002E66CE"/>
    <w:rsid w:val="002E68F3"/>
    <w:rsid w:val="002F72D1"/>
    <w:rsid w:val="0030300D"/>
    <w:rsid w:val="00310792"/>
    <w:rsid w:val="00311EBC"/>
    <w:rsid w:val="00324163"/>
    <w:rsid w:val="00333695"/>
    <w:rsid w:val="0034351A"/>
    <w:rsid w:val="00346AA1"/>
    <w:rsid w:val="00352ED0"/>
    <w:rsid w:val="00360F31"/>
    <w:rsid w:val="00370E2F"/>
    <w:rsid w:val="003725A4"/>
    <w:rsid w:val="003755BF"/>
    <w:rsid w:val="003769D3"/>
    <w:rsid w:val="003801F2"/>
    <w:rsid w:val="003864D6"/>
    <w:rsid w:val="00391F37"/>
    <w:rsid w:val="003935D9"/>
    <w:rsid w:val="00395A13"/>
    <w:rsid w:val="003968C1"/>
    <w:rsid w:val="00397E8C"/>
    <w:rsid w:val="003A254E"/>
    <w:rsid w:val="003A32AF"/>
    <w:rsid w:val="003A4447"/>
    <w:rsid w:val="003B3D16"/>
    <w:rsid w:val="003B5D6B"/>
    <w:rsid w:val="003C25D4"/>
    <w:rsid w:val="003C5E16"/>
    <w:rsid w:val="003D1B01"/>
    <w:rsid w:val="003D289E"/>
    <w:rsid w:val="003D2B4C"/>
    <w:rsid w:val="003D31C7"/>
    <w:rsid w:val="003D406F"/>
    <w:rsid w:val="003D4193"/>
    <w:rsid w:val="003D425E"/>
    <w:rsid w:val="003D6A8D"/>
    <w:rsid w:val="003D7ECD"/>
    <w:rsid w:val="003E5216"/>
    <w:rsid w:val="003F2893"/>
    <w:rsid w:val="003F674E"/>
    <w:rsid w:val="003F7B53"/>
    <w:rsid w:val="004010AB"/>
    <w:rsid w:val="0040386C"/>
    <w:rsid w:val="00404127"/>
    <w:rsid w:val="00406C2D"/>
    <w:rsid w:val="0043153A"/>
    <w:rsid w:val="00431A79"/>
    <w:rsid w:val="0043439E"/>
    <w:rsid w:val="00440E6F"/>
    <w:rsid w:val="00440F56"/>
    <w:rsid w:val="004450E2"/>
    <w:rsid w:val="00450D3C"/>
    <w:rsid w:val="00465FEF"/>
    <w:rsid w:val="00467023"/>
    <w:rsid w:val="004678A9"/>
    <w:rsid w:val="00470321"/>
    <w:rsid w:val="004712B0"/>
    <w:rsid w:val="00476299"/>
    <w:rsid w:val="004765B6"/>
    <w:rsid w:val="00484AD5"/>
    <w:rsid w:val="0048783D"/>
    <w:rsid w:val="00491536"/>
    <w:rsid w:val="00491AE4"/>
    <w:rsid w:val="0049331A"/>
    <w:rsid w:val="00497EBA"/>
    <w:rsid w:val="004A4DBC"/>
    <w:rsid w:val="004B1806"/>
    <w:rsid w:val="004B1C0C"/>
    <w:rsid w:val="004B59D5"/>
    <w:rsid w:val="004C2656"/>
    <w:rsid w:val="004D4915"/>
    <w:rsid w:val="004D7EB3"/>
    <w:rsid w:val="004E189E"/>
    <w:rsid w:val="004E46F0"/>
    <w:rsid w:val="004E7F3C"/>
    <w:rsid w:val="004F2C49"/>
    <w:rsid w:val="004F38E2"/>
    <w:rsid w:val="004F76D0"/>
    <w:rsid w:val="00501793"/>
    <w:rsid w:val="005027E0"/>
    <w:rsid w:val="005047AC"/>
    <w:rsid w:val="005067F5"/>
    <w:rsid w:val="00516797"/>
    <w:rsid w:val="00521B5C"/>
    <w:rsid w:val="0052531D"/>
    <w:rsid w:val="0053110E"/>
    <w:rsid w:val="00535F5C"/>
    <w:rsid w:val="00541167"/>
    <w:rsid w:val="00544E24"/>
    <w:rsid w:val="00551528"/>
    <w:rsid w:val="005518FE"/>
    <w:rsid w:val="005548DF"/>
    <w:rsid w:val="00564808"/>
    <w:rsid w:val="005668F8"/>
    <w:rsid w:val="00566A27"/>
    <w:rsid w:val="00567F1E"/>
    <w:rsid w:val="00571ADD"/>
    <w:rsid w:val="00571CF1"/>
    <w:rsid w:val="00574208"/>
    <w:rsid w:val="00585AE6"/>
    <w:rsid w:val="005860E0"/>
    <w:rsid w:val="0059311D"/>
    <w:rsid w:val="005959DA"/>
    <w:rsid w:val="00595C87"/>
    <w:rsid w:val="00596CD6"/>
    <w:rsid w:val="00597E72"/>
    <w:rsid w:val="005A459C"/>
    <w:rsid w:val="005A48F5"/>
    <w:rsid w:val="005B35BA"/>
    <w:rsid w:val="005B3EB8"/>
    <w:rsid w:val="005B5B24"/>
    <w:rsid w:val="005B76C6"/>
    <w:rsid w:val="005D0390"/>
    <w:rsid w:val="005D3648"/>
    <w:rsid w:val="005D5BB5"/>
    <w:rsid w:val="005F0022"/>
    <w:rsid w:val="005F071F"/>
    <w:rsid w:val="005F15D3"/>
    <w:rsid w:val="005F7434"/>
    <w:rsid w:val="005F7C16"/>
    <w:rsid w:val="0060349E"/>
    <w:rsid w:val="00604118"/>
    <w:rsid w:val="00610028"/>
    <w:rsid w:val="00611C48"/>
    <w:rsid w:val="00612A5F"/>
    <w:rsid w:val="00622B8B"/>
    <w:rsid w:val="00623CA4"/>
    <w:rsid w:val="00624516"/>
    <w:rsid w:val="00630198"/>
    <w:rsid w:val="0063176F"/>
    <w:rsid w:val="00633417"/>
    <w:rsid w:val="00635908"/>
    <w:rsid w:val="00642639"/>
    <w:rsid w:val="00643446"/>
    <w:rsid w:val="006511A7"/>
    <w:rsid w:val="006555F8"/>
    <w:rsid w:val="006568AD"/>
    <w:rsid w:val="00657768"/>
    <w:rsid w:val="00662209"/>
    <w:rsid w:val="00662A5A"/>
    <w:rsid w:val="00663D94"/>
    <w:rsid w:val="006710F2"/>
    <w:rsid w:val="00671EF7"/>
    <w:rsid w:val="00676509"/>
    <w:rsid w:val="00676ADE"/>
    <w:rsid w:val="00681588"/>
    <w:rsid w:val="0068324B"/>
    <w:rsid w:val="006846DD"/>
    <w:rsid w:val="00684DEA"/>
    <w:rsid w:val="00687FE6"/>
    <w:rsid w:val="006A295C"/>
    <w:rsid w:val="006A6EB8"/>
    <w:rsid w:val="006B1B29"/>
    <w:rsid w:val="006B2170"/>
    <w:rsid w:val="006C0416"/>
    <w:rsid w:val="006C473B"/>
    <w:rsid w:val="006D1286"/>
    <w:rsid w:val="006D1B75"/>
    <w:rsid w:val="006D230B"/>
    <w:rsid w:val="006D3341"/>
    <w:rsid w:val="006D3DF5"/>
    <w:rsid w:val="006D6792"/>
    <w:rsid w:val="006D78D2"/>
    <w:rsid w:val="006E2589"/>
    <w:rsid w:val="006E2773"/>
    <w:rsid w:val="006E2DF3"/>
    <w:rsid w:val="006E6458"/>
    <w:rsid w:val="006F0816"/>
    <w:rsid w:val="006F3FD6"/>
    <w:rsid w:val="006F54E8"/>
    <w:rsid w:val="00712DD9"/>
    <w:rsid w:val="00722BE8"/>
    <w:rsid w:val="00730533"/>
    <w:rsid w:val="00734B45"/>
    <w:rsid w:val="00741CB0"/>
    <w:rsid w:val="00742E19"/>
    <w:rsid w:val="00743856"/>
    <w:rsid w:val="00743898"/>
    <w:rsid w:val="0074500F"/>
    <w:rsid w:val="00750E23"/>
    <w:rsid w:val="00752425"/>
    <w:rsid w:val="007527F4"/>
    <w:rsid w:val="00754FFB"/>
    <w:rsid w:val="00762922"/>
    <w:rsid w:val="00764889"/>
    <w:rsid w:val="007712E7"/>
    <w:rsid w:val="00772C3D"/>
    <w:rsid w:val="00775832"/>
    <w:rsid w:val="0077645B"/>
    <w:rsid w:val="00777ED8"/>
    <w:rsid w:val="00777FF9"/>
    <w:rsid w:val="00790042"/>
    <w:rsid w:val="0079136D"/>
    <w:rsid w:val="0079324C"/>
    <w:rsid w:val="00797CC3"/>
    <w:rsid w:val="007A0983"/>
    <w:rsid w:val="007A17CF"/>
    <w:rsid w:val="007A4522"/>
    <w:rsid w:val="007B37FC"/>
    <w:rsid w:val="007B6B7C"/>
    <w:rsid w:val="007B6DAF"/>
    <w:rsid w:val="007D0F17"/>
    <w:rsid w:val="007D3F9C"/>
    <w:rsid w:val="007D419C"/>
    <w:rsid w:val="007E0F61"/>
    <w:rsid w:val="007E43A6"/>
    <w:rsid w:val="007E4EBC"/>
    <w:rsid w:val="007F30DC"/>
    <w:rsid w:val="007F7122"/>
    <w:rsid w:val="00800B05"/>
    <w:rsid w:val="00801D79"/>
    <w:rsid w:val="00803B72"/>
    <w:rsid w:val="00805F7D"/>
    <w:rsid w:val="00810272"/>
    <w:rsid w:val="00812CA8"/>
    <w:rsid w:val="008135A9"/>
    <w:rsid w:val="00817BFB"/>
    <w:rsid w:val="00821C92"/>
    <w:rsid w:val="00830A6D"/>
    <w:rsid w:val="00836505"/>
    <w:rsid w:val="00837EF5"/>
    <w:rsid w:val="00841639"/>
    <w:rsid w:val="0084455D"/>
    <w:rsid w:val="00850E3A"/>
    <w:rsid w:val="008517D6"/>
    <w:rsid w:val="0085520A"/>
    <w:rsid w:val="00856E49"/>
    <w:rsid w:val="00860786"/>
    <w:rsid w:val="00862BF9"/>
    <w:rsid w:val="00870169"/>
    <w:rsid w:val="00883C83"/>
    <w:rsid w:val="008858E3"/>
    <w:rsid w:val="00886631"/>
    <w:rsid w:val="00892827"/>
    <w:rsid w:val="00897FF9"/>
    <w:rsid w:val="008A353C"/>
    <w:rsid w:val="008A73A9"/>
    <w:rsid w:val="008B36FE"/>
    <w:rsid w:val="008B6095"/>
    <w:rsid w:val="008C0A3D"/>
    <w:rsid w:val="008C3C88"/>
    <w:rsid w:val="008C493C"/>
    <w:rsid w:val="008C76F7"/>
    <w:rsid w:val="008D33D9"/>
    <w:rsid w:val="008D34BB"/>
    <w:rsid w:val="008D57EA"/>
    <w:rsid w:val="008D6F8F"/>
    <w:rsid w:val="008E440A"/>
    <w:rsid w:val="008E5572"/>
    <w:rsid w:val="008E59E0"/>
    <w:rsid w:val="008E64B4"/>
    <w:rsid w:val="008F358A"/>
    <w:rsid w:val="008F782A"/>
    <w:rsid w:val="00905326"/>
    <w:rsid w:val="009162BA"/>
    <w:rsid w:val="00926111"/>
    <w:rsid w:val="00926A41"/>
    <w:rsid w:val="0093593C"/>
    <w:rsid w:val="009361DB"/>
    <w:rsid w:val="0095336F"/>
    <w:rsid w:val="0095352E"/>
    <w:rsid w:val="00955899"/>
    <w:rsid w:val="00956C6B"/>
    <w:rsid w:val="00964237"/>
    <w:rsid w:val="009642D4"/>
    <w:rsid w:val="0097053B"/>
    <w:rsid w:val="009739F9"/>
    <w:rsid w:val="00981FF6"/>
    <w:rsid w:val="009A02E5"/>
    <w:rsid w:val="009A1AE9"/>
    <w:rsid w:val="009B3F91"/>
    <w:rsid w:val="009D576A"/>
    <w:rsid w:val="009D5ECD"/>
    <w:rsid w:val="009E1B43"/>
    <w:rsid w:val="009E51BE"/>
    <w:rsid w:val="009F1253"/>
    <w:rsid w:val="009F1E33"/>
    <w:rsid w:val="009F2B6E"/>
    <w:rsid w:val="009F60B0"/>
    <w:rsid w:val="009F74BC"/>
    <w:rsid w:val="00A0043B"/>
    <w:rsid w:val="00A04228"/>
    <w:rsid w:val="00A04636"/>
    <w:rsid w:val="00A1086E"/>
    <w:rsid w:val="00A1359F"/>
    <w:rsid w:val="00A140E1"/>
    <w:rsid w:val="00A21BB2"/>
    <w:rsid w:val="00A23698"/>
    <w:rsid w:val="00A242E5"/>
    <w:rsid w:val="00A24F2B"/>
    <w:rsid w:val="00A31342"/>
    <w:rsid w:val="00A36016"/>
    <w:rsid w:val="00A36256"/>
    <w:rsid w:val="00A5191D"/>
    <w:rsid w:val="00A52116"/>
    <w:rsid w:val="00A53B73"/>
    <w:rsid w:val="00A554A8"/>
    <w:rsid w:val="00A62122"/>
    <w:rsid w:val="00A63518"/>
    <w:rsid w:val="00A67795"/>
    <w:rsid w:val="00A736A1"/>
    <w:rsid w:val="00A77527"/>
    <w:rsid w:val="00A80AA4"/>
    <w:rsid w:val="00A8393A"/>
    <w:rsid w:val="00A87A1F"/>
    <w:rsid w:val="00A87AB9"/>
    <w:rsid w:val="00A94460"/>
    <w:rsid w:val="00A969B8"/>
    <w:rsid w:val="00AA2507"/>
    <w:rsid w:val="00AA2AA0"/>
    <w:rsid w:val="00AC3592"/>
    <w:rsid w:val="00AE094E"/>
    <w:rsid w:val="00AE37C7"/>
    <w:rsid w:val="00AF628B"/>
    <w:rsid w:val="00B143DE"/>
    <w:rsid w:val="00B177A5"/>
    <w:rsid w:val="00B20ED2"/>
    <w:rsid w:val="00B2103D"/>
    <w:rsid w:val="00B23C5C"/>
    <w:rsid w:val="00B2532F"/>
    <w:rsid w:val="00B30191"/>
    <w:rsid w:val="00B320FA"/>
    <w:rsid w:val="00B35BD5"/>
    <w:rsid w:val="00B37643"/>
    <w:rsid w:val="00B40FBC"/>
    <w:rsid w:val="00B42C18"/>
    <w:rsid w:val="00B46C30"/>
    <w:rsid w:val="00B50974"/>
    <w:rsid w:val="00B523CB"/>
    <w:rsid w:val="00B5356A"/>
    <w:rsid w:val="00B54BC5"/>
    <w:rsid w:val="00B54C32"/>
    <w:rsid w:val="00B56A27"/>
    <w:rsid w:val="00B67874"/>
    <w:rsid w:val="00B70970"/>
    <w:rsid w:val="00B74E65"/>
    <w:rsid w:val="00B83219"/>
    <w:rsid w:val="00B849BF"/>
    <w:rsid w:val="00B84E32"/>
    <w:rsid w:val="00B91BD0"/>
    <w:rsid w:val="00B9617C"/>
    <w:rsid w:val="00BA77ED"/>
    <w:rsid w:val="00BB08AB"/>
    <w:rsid w:val="00BB1AB0"/>
    <w:rsid w:val="00BC1AAA"/>
    <w:rsid w:val="00BC325F"/>
    <w:rsid w:val="00BD2C2D"/>
    <w:rsid w:val="00BD4942"/>
    <w:rsid w:val="00BD684D"/>
    <w:rsid w:val="00BE32EF"/>
    <w:rsid w:val="00BE5311"/>
    <w:rsid w:val="00BF0583"/>
    <w:rsid w:val="00BF0D8F"/>
    <w:rsid w:val="00BF3151"/>
    <w:rsid w:val="00BF3FD5"/>
    <w:rsid w:val="00BF447C"/>
    <w:rsid w:val="00C00C83"/>
    <w:rsid w:val="00C069E3"/>
    <w:rsid w:val="00C328F4"/>
    <w:rsid w:val="00C33769"/>
    <w:rsid w:val="00C40555"/>
    <w:rsid w:val="00C50F4D"/>
    <w:rsid w:val="00C55A08"/>
    <w:rsid w:val="00C729A9"/>
    <w:rsid w:val="00C76E14"/>
    <w:rsid w:val="00C775B3"/>
    <w:rsid w:val="00C93A7F"/>
    <w:rsid w:val="00C96206"/>
    <w:rsid w:val="00CA0C8E"/>
    <w:rsid w:val="00CA6BDE"/>
    <w:rsid w:val="00CB02F5"/>
    <w:rsid w:val="00CB2431"/>
    <w:rsid w:val="00CB2F72"/>
    <w:rsid w:val="00CB3DA9"/>
    <w:rsid w:val="00CB42E4"/>
    <w:rsid w:val="00CC50E7"/>
    <w:rsid w:val="00CD3396"/>
    <w:rsid w:val="00CE2B6B"/>
    <w:rsid w:val="00CF3788"/>
    <w:rsid w:val="00CF7437"/>
    <w:rsid w:val="00D025A3"/>
    <w:rsid w:val="00D049AC"/>
    <w:rsid w:val="00D077CD"/>
    <w:rsid w:val="00D14529"/>
    <w:rsid w:val="00D16C54"/>
    <w:rsid w:val="00D34E08"/>
    <w:rsid w:val="00D370E1"/>
    <w:rsid w:val="00D42272"/>
    <w:rsid w:val="00D4304E"/>
    <w:rsid w:val="00D439E0"/>
    <w:rsid w:val="00D510CD"/>
    <w:rsid w:val="00D63B5A"/>
    <w:rsid w:val="00D70744"/>
    <w:rsid w:val="00D74532"/>
    <w:rsid w:val="00D84B40"/>
    <w:rsid w:val="00D858BB"/>
    <w:rsid w:val="00D9687E"/>
    <w:rsid w:val="00D97FDF"/>
    <w:rsid w:val="00DA6F73"/>
    <w:rsid w:val="00DB3444"/>
    <w:rsid w:val="00DB43CE"/>
    <w:rsid w:val="00DB6E19"/>
    <w:rsid w:val="00DC05AD"/>
    <w:rsid w:val="00DD1CF5"/>
    <w:rsid w:val="00DD325A"/>
    <w:rsid w:val="00DD6741"/>
    <w:rsid w:val="00DE68B9"/>
    <w:rsid w:val="00DF3208"/>
    <w:rsid w:val="00DF544A"/>
    <w:rsid w:val="00E023BB"/>
    <w:rsid w:val="00E030A4"/>
    <w:rsid w:val="00E0736F"/>
    <w:rsid w:val="00E1416F"/>
    <w:rsid w:val="00E14EFD"/>
    <w:rsid w:val="00E2271E"/>
    <w:rsid w:val="00E24705"/>
    <w:rsid w:val="00E2573A"/>
    <w:rsid w:val="00E30624"/>
    <w:rsid w:val="00E3064B"/>
    <w:rsid w:val="00E40323"/>
    <w:rsid w:val="00E4105A"/>
    <w:rsid w:val="00E53C03"/>
    <w:rsid w:val="00E63EC4"/>
    <w:rsid w:val="00E65D93"/>
    <w:rsid w:val="00E664FF"/>
    <w:rsid w:val="00E704BD"/>
    <w:rsid w:val="00E71265"/>
    <w:rsid w:val="00E7287B"/>
    <w:rsid w:val="00E732AD"/>
    <w:rsid w:val="00E8070C"/>
    <w:rsid w:val="00E85011"/>
    <w:rsid w:val="00E86A8F"/>
    <w:rsid w:val="00E87183"/>
    <w:rsid w:val="00E9122A"/>
    <w:rsid w:val="00E916BA"/>
    <w:rsid w:val="00EB1EF3"/>
    <w:rsid w:val="00EB2204"/>
    <w:rsid w:val="00EB4165"/>
    <w:rsid w:val="00EB4E11"/>
    <w:rsid w:val="00EC5DDD"/>
    <w:rsid w:val="00EC63F9"/>
    <w:rsid w:val="00EC693C"/>
    <w:rsid w:val="00ED2CF0"/>
    <w:rsid w:val="00ED448E"/>
    <w:rsid w:val="00ED4614"/>
    <w:rsid w:val="00EE4462"/>
    <w:rsid w:val="00EE44A1"/>
    <w:rsid w:val="00EE57BC"/>
    <w:rsid w:val="00EE60EF"/>
    <w:rsid w:val="00EF22BC"/>
    <w:rsid w:val="00EF2C94"/>
    <w:rsid w:val="00EF3E93"/>
    <w:rsid w:val="00EF4C5E"/>
    <w:rsid w:val="00EF5C10"/>
    <w:rsid w:val="00F02ED8"/>
    <w:rsid w:val="00F043A7"/>
    <w:rsid w:val="00F13250"/>
    <w:rsid w:val="00F136ED"/>
    <w:rsid w:val="00F17400"/>
    <w:rsid w:val="00F20B2A"/>
    <w:rsid w:val="00F221C6"/>
    <w:rsid w:val="00F2683D"/>
    <w:rsid w:val="00F30B58"/>
    <w:rsid w:val="00F33636"/>
    <w:rsid w:val="00F407C2"/>
    <w:rsid w:val="00F45724"/>
    <w:rsid w:val="00F47BCC"/>
    <w:rsid w:val="00F5650B"/>
    <w:rsid w:val="00F6197B"/>
    <w:rsid w:val="00F63B55"/>
    <w:rsid w:val="00F65B22"/>
    <w:rsid w:val="00F66B07"/>
    <w:rsid w:val="00F716A5"/>
    <w:rsid w:val="00F71A69"/>
    <w:rsid w:val="00F71B4E"/>
    <w:rsid w:val="00F72ED5"/>
    <w:rsid w:val="00F7329B"/>
    <w:rsid w:val="00F83139"/>
    <w:rsid w:val="00F844C1"/>
    <w:rsid w:val="00F90334"/>
    <w:rsid w:val="00FA127D"/>
    <w:rsid w:val="00FB2D4A"/>
    <w:rsid w:val="00FB78A5"/>
    <w:rsid w:val="00FC5BA9"/>
    <w:rsid w:val="00FD0997"/>
    <w:rsid w:val="00FD4D33"/>
    <w:rsid w:val="00FD6DDB"/>
    <w:rsid w:val="00FE38EB"/>
    <w:rsid w:val="00FE467A"/>
    <w:rsid w:val="00FE4F3B"/>
    <w:rsid w:val="00FF0A62"/>
    <w:rsid w:val="00FF349E"/>
    <w:rsid w:val="00FF5BED"/>
    <w:rsid w:val="00FF6E5F"/>
    <w:rsid w:val="00FF78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C4AC88D2-D494-47BB-B63C-FF6DBAAC2E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06067B"/>
    <w:rPr>
      <w:i/>
      <w:iCs/>
      <w:color w:val="808080" w:themeColor="text1" w:themeTint="7F"/>
    </w:rPr>
  </w:style>
  <w:style w:type="character" w:styleId="CommentReference">
    <w:name w:val="annotation reference"/>
    <w:basedOn w:val="DefaultParagraphFont"/>
    <w:uiPriority w:val="99"/>
    <w:semiHidden/>
    <w:unhideWhenUsed/>
    <w:rsid w:val="008D6F8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D6F8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D6F8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D6F8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D6F8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D6F8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D6F8F"/>
    <w:rPr>
      <w:rFonts w:ascii="Segoe UI" w:hAnsi="Segoe UI" w:cs="Segoe UI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F45724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6</TotalTime>
  <Pages>4</Pages>
  <Words>1362</Words>
  <Characters>7768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11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lly Meador</dc:creator>
  <cp:lastModifiedBy>raja arslan</cp:lastModifiedBy>
  <cp:revision>617</cp:revision>
  <dcterms:created xsi:type="dcterms:W3CDTF">2019-04-24T09:24:00Z</dcterms:created>
  <dcterms:modified xsi:type="dcterms:W3CDTF">2019-04-24T16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hqWEfzHA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